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F3430A5" w14:textId="77777777" w:rsidR="00C82B2A" w:rsidRPr="00AB04EE" w:rsidRDefault="00553664" w:rsidP="00703091">
      <w:pPr>
        <w:spacing w:after="491" w:line="240" w:lineRule="auto"/>
        <w:ind w:right="1446"/>
        <w:jc w:val="center"/>
        <w:rPr>
          <w:rFonts w:ascii="Times New Roman" w:hAnsi="Times New Roman"/>
          <w:sz w:val="24"/>
          <w:szCs w:val="24"/>
        </w:rPr>
      </w:pPr>
      <w:r w:rsidRPr="00553664">
        <w:rPr>
          <w:rFonts w:ascii="Times New Roman" w:hAnsi="Times New Roman"/>
          <w:b/>
          <w:sz w:val="24"/>
          <w:szCs w:val="24"/>
        </w:rPr>
        <w:t xml:space="preserve">DAFTAR PUSTAKA </w:t>
      </w:r>
      <w:r w:rsidR="00CB5450" w:rsidRPr="00AB04EE">
        <w:rPr>
          <w:rFonts w:ascii="Times New Roman" w:hAnsi="Times New Roman"/>
          <w:sz w:val="24"/>
          <w:szCs w:val="24"/>
        </w:rPr>
        <w:fldChar w:fldCharType="begin" w:fldLock="1"/>
      </w:r>
      <w:r w:rsidR="00C82B2A" w:rsidRPr="00AB04EE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="00CB5450" w:rsidRPr="00AB04EE">
        <w:rPr>
          <w:rFonts w:ascii="Times New Roman" w:hAnsi="Times New Roman"/>
          <w:sz w:val="24"/>
          <w:szCs w:val="24"/>
        </w:rPr>
        <w:fldChar w:fldCharType="separate"/>
      </w:r>
    </w:p>
    <w:p w14:paraId="603AEFEC" w14:textId="77777777" w:rsidR="00C82B2A" w:rsidRPr="00AB04EE" w:rsidRDefault="00C82B2A" w:rsidP="00BF4E85">
      <w:pPr>
        <w:spacing w:after="205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Badjra, A. W. (2015). Pengaruh Leverage, Pertumbuhan Penjualan Dan Ukuran Perusahaan Terhadap Profitabilitas. </w:t>
      </w:r>
      <w:r w:rsidRPr="00AB04EE">
        <w:rPr>
          <w:rFonts w:ascii="Times New Roman" w:hAnsi="Times New Roman"/>
          <w:i/>
          <w:sz w:val="24"/>
          <w:szCs w:val="24"/>
        </w:rPr>
        <w:t>Manajemen, 4</w:t>
      </w:r>
      <w:r w:rsidRPr="00AB04EE">
        <w:rPr>
          <w:rFonts w:ascii="Times New Roman" w:hAnsi="Times New Roman"/>
          <w:sz w:val="24"/>
          <w:szCs w:val="24"/>
        </w:rPr>
        <w:t xml:space="preserve">, 2052-2067. </w:t>
      </w:r>
    </w:p>
    <w:p w14:paraId="50132399" w14:textId="77777777" w:rsidR="00C82B2A" w:rsidRPr="00AB04EE" w:rsidRDefault="00C82B2A" w:rsidP="00BF4E85">
      <w:pPr>
        <w:spacing w:after="205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Djarwanto. (2011). </w:t>
      </w:r>
      <w:r w:rsidRPr="00AB04EE">
        <w:rPr>
          <w:rFonts w:ascii="Times New Roman" w:hAnsi="Times New Roman"/>
          <w:i/>
          <w:sz w:val="24"/>
          <w:szCs w:val="24"/>
        </w:rPr>
        <w:t>Pokok-Pokok Analisis Laporan Keuangan</w:t>
      </w:r>
      <w:r w:rsidRPr="00AB04EE">
        <w:rPr>
          <w:rFonts w:ascii="Times New Roman" w:hAnsi="Times New Roman"/>
          <w:sz w:val="24"/>
          <w:szCs w:val="24"/>
        </w:rPr>
        <w:t xml:space="preserve"> (Edisi Kedua ed.). Jakarta: BPFE. </w:t>
      </w:r>
    </w:p>
    <w:p w14:paraId="09498FE2" w14:textId="77777777" w:rsidR="00C82B2A" w:rsidRPr="00AB04EE" w:rsidRDefault="00C82B2A" w:rsidP="00BF4E85">
      <w:pPr>
        <w:spacing w:after="207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Gapenski, B. &amp;. (2011). Intermediate Finance Management. </w:t>
      </w:r>
      <w:r w:rsidRPr="00AB04EE">
        <w:rPr>
          <w:rFonts w:ascii="Times New Roman" w:hAnsi="Times New Roman"/>
          <w:i/>
          <w:sz w:val="24"/>
          <w:szCs w:val="24"/>
        </w:rPr>
        <w:t>Harbor Drive: The Dryden Press</w:t>
      </w:r>
      <w:r w:rsidRPr="00AB04EE">
        <w:rPr>
          <w:rFonts w:ascii="Times New Roman" w:hAnsi="Times New Roman"/>
          <w:sz w:val="24"/>
          <w:szCs w:val="24"/>
        </w:rPr>
        <w:t xml:space="preserve"> . </w:t>
      </w:r>
      <w:bookmarkStart w:id="0" w:name="_GoBack"/>
      <w:bookmarkEnd w:id="0"/>
    </w:p>
    <w:p w14:paraId="662188C5" w14:textId="77777777" w:rsidR="00C82B2A" w:rsidRPr="00AB04EE" w:rsidRDefault="00C82B2A" w:rsidP="00BF4E85">
      <w:pPr>
        <w:spacing w:after="207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Ghozali, I. (2018). </w:t>
      </w:r>
      <w:r w:rsidRPr="00AB04EE">
        <w:rPr>
          <w:rFonts w:ascii="Times New Roman" w:hAnsi="Times New Roman"/>
          <w:i/>
          <w:sz w:val="24"/>
          <w:szCs w:val="24"/>
        </w:rPr>
        <w:t>Aplikasi Analisis Multivariate Dengan Program IBM SPSS 25.</w:t>
      </w:r>
      <w:r w:rsidRPr="00AB04EE">
        <w:rPr>
          <w:rFonts w:ascii="Times New Roman" w:hAnsi="Times New Roman"/>
          <w:sz w:val="24"/>
          <w:szCs w:val="24"/>
        </w:rPr>
        <w:t xml:space="preserve"> Semarang: Badan Penerbit Universitas Diponegoro. </w:t>
      </w:r>
    </w:p>
    <w:p w14:paraId="2F88EC32" w14:textId="77777777" w:rsidR="00C82B2A" w:rsidRPr="00AB04EE" w:rsidRDefault="00C82B2A" w:rsidP="00BF4E85">
      <w:pPr>
        <w:spacing w:after="207" w:line="240" w:lineRule="auto"/>
        <w:ind w:left="5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Halim, A. (2005). </w:t>
      </w:r>
      <w:r w:rsidRPr="00AB04EE">
        <w:rPr>
          <w:rFonts w:ascii="Times New Roman" w:hAnsi="Times New Roman"/>
          <w:i/>
          <w:sz w:val="24"/>
          <w:szCs w:val="24"/>
        </w:rPr>
        <w:t>ANALISIS INVESTASI.</w:t>
      </w:r>
      <w:r w:rsidRPr="00AB04EE">
        <w:rPr>
          <w:rFonts w:ascii="Times New Roman" w:hAnsi="Times New Roman"/>
          <w:sz w:val="24"/>
          <w:szCs w:val="24"/>
        </w:rPr>
        <w:t xml:space="preserve"> Jakarta: Salemba Empat. </w:t>
      </w:r>
    </w:p>
    <w:p w14:paraId="32DA12F5" w14:textId="77777777" w:rsidR="00C82B2A" w:rsidRPr="00AB04EE" w:rsidRDefault="00C82B2A" w:rsidP="00BF4E85">
      <w:pPr>
        <w:spacing w:after="205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Harahap. (2016). </w:t>
      </w:r>
      <w:r w:rsidRPr="00AB04EE">
        <w:rPr>
          <w:rFonts w:ascii="Times New Roman" w:hAnsi="Times New Roman"/>
          <w:i/>
          <w:sz w:val="24"/>
          <w:szCs w:val="24"/>
        </w:rPr>
        <w:t>Analisis Kritis atas Laporan Keuangan.</w:t>
      </w:r>
      <w:r w:rsidRPr="00AB04EE">
        <w:rPr>
          <w:rFonts w:ascii="Times New Roman" w:hAnsi="Times New Roman"/>
          <w:sz w:val="24"/>
          <w:szCs w:val="24"/>
        </w:rPr>
        <w:t xml:space="preserve"> Jakarta: PT Raja Grafindo Persada. </w:t>
      </w:r>
    </w:p>
    <w:p w14:paraId="7315FDD8" w14:textId="77777777" w:rsidR="00C82B2A" w:rsidRPr="00AB04EE" w:rsidRDefault="00C82B2A" w:rsidP="00BF4E85">
      <w:pPr>
        <w:spacing w:after="199" w:line="240" w:lineRule="auto"/>
        <w:ind w:left="561" w:hanging="57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Herry. (2016). </w:t>
      </w:r>
      <w:r w:rsidRPr="00AB04EE">
        <w:rPr>
          <w:rFonts w:ascii="Times New Roman" w:hAnsi="Times New Roman"/>
          <w:i/>
          <w:sz w:val="24"/>
          <w:szCs w:val="24"/>
        </w:rPr>
        <w:t>Analisis Laporan Keuangan Integrated and Comprehensive Edition.</w:t>
      </w:r>
      <w:r w:rsidRPr="00AB04EE">
        <w:rPr>
          <w:rFonts w:ascii="Times New Roman" w:hAnsi="Times New Roman"/>
          <w:sz w:val="24"/>
          <w:szCs w:val="24"/>
        </w:rPr>
        <w:t xml:space="preserve"> Jakarta: Grasindo. </w:t>
      </w:r>
    </w:p>
    <w:p w14:paraId="2DB83431" w14:textId="77777777" w:rsidR="00C82B2A" w:rsidRPr="00AB04EE" w:rsidRDefault="00C82B2A" w:rsidP="00BF4E85">
      <w:pPr>
        <w:spacing w:after="207" w:line="240" w:lineRule="auto"/>
        <w:ind w:left="5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Irawati, S. (2018). </w:t>
      </w:r>
      <w:r w:rsidRPr="00AB04EE">
        <w:rPr>
          <w:rFonts w:ascii="Times New Roman" w:hAnsi="Times New Roman"/>
          <w:i/>
          <w:sz w:val="24"/>
          <w:szCs w:val="24"/>
        </w:rPr>
        <w:t>Manajemen Keuangan.</w:t>
      </w:r>
      <w:r w:rsidRPr="00AB04EE">
        <w:rPr>
          <w:rFonts w:ascii="Times New Roman" w:hAnsi="Times New Roman"/>
          <w:sz w:val="24"/>
          <w:szCs w:val="24"/>
        </w:rPr>
        <w:t xml:space="preserve"> Bandung: Keuangan. </w:t>
      </w:r>
    </w:p>
    <w:p w14:paraId="0EB704DC" w14:textId="77777777" w:rsidR="00C82B2A" w:rsidRPr="00AB04EE" w:rsidRDefault="00C82B2A" w:rsidP="00BF4E85">
      <w:pPr>
        <w:spacing w:after="210" w:line="240" w:lineRule="auto"/>
        <w:ind w:left="5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Irham, F. (2012). </w:t>
      </w:r>
      <w:r w:rsidRPr="00AB04EE">
        <w:rPr>
          <w:rFonts w:ascii="Times New Roman" w:hAnsi="Times New Roman"/>
          <w:i/>
          <w:sz w:val="24"/>
          <w:szCs w:val="24"/>
        </w:rPr>
        <w:t>Analisis Kinerja Keuangan .</w:t>
      </w:r>
      <w:r w:rsidRPr="00AB04EE">
        <w:rPr>
          <w:rFonts w:ascii="Times New Roman" w:hAnsi="Times New Roman"/>
          <w:sz w:val="24"/>
          <w:szCs w:val="24"/>
        </w:rPr>
        <w:t xml:space="preserve"> Bandung: Alfabeta. </w:t>
      </w:r>
    </w:p>
    <w:p w14:paraId="1E422339" w14:textId="77777777" w:rsidR="00C82B2A" w:rsidRPr="00AB04EE" w:rsidRDefault="00C82B2A" w:rsidP="00BF4E85">
      <w:pPr>
        <w:spacing w:after="208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Joni, C. C. Pengaruh Struktur Modal, Modal Kerja, dan Pertumbuhan Penjualan Terhadap Profitabilitas. </w:t>
      </w:r>
      <w:r w:rsidRPr="00AB04EE">
        <w:rPr>
          <w:rFonts w:ascii="Times New Roman" w:hAnsi="Times New Roman"/>
          <w:i/>
          <w:sz w:val="24"/>
          <w:szCs w:val="24"/>
        </w:rPr>
        <w:t>Ilmu Manajemen, 2</w:t>
      </w:r>
      <w:r w:rsidRPr="00AB04EE">
        <w:rPr>
          <w:rFonts w:ascii="Times New Roman" w:hAnsi="Times New Roman"/>
          <w:sz w:val="24"/>
          <w:szCs w:val="24"/>
        </w:rPr>
        <w:t xml:space="preserve">. </w:t>
      </w:r>
    </w:p>
    <w:p w14:paraId="6A4DF721" w14:textId="77777777" w:rsidR="00C82B2A" w:rsidRPr="00AB04EE" w:rsidRDefault="00C82B2A" w:rsidP="00BF4E85">
      <w:pPr>
        <w:spacing w:after="207" w:line="240" w:lineRule="auto"/>
        <w:ind w:left="5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Jumingan. (2009). Analisis Laporan Keuangan. </w:t>
      </w:r>
      <w:r w:rsidRPr="00AB04EE">
        <w:rPr>
          <w:rFonts w:ascii="Times New Roman" w:hAnsi="Times New Roman"/>
          <w:i/>
          <w:sz w:val="24"/>
          <w:szCs w:val="24"/>
        </w:rPr>
        <w:t>Bumi Aksara</w:t>
      </w:r>
      <w:r w:rsidRPr="00AB04EE">
        <w:rPr>
          <w:rFonts w:ascii="Times New Roman" w:hAnsi="Times New Roman"/>
          <w:sz w:val="24"/>
          <w:szCs w:val="24"/>
        </w:rPr>
        <w:t xml:space="preserve"> . </w:t>
      </w:r>
    </w:p>
    <w:p w14:paraId="4C0E9A62" w14:textId="77777777" w:rsidR="00C82B2A" w:rsidRPr="00AB04EE" w:rsidRDefault="00C82B2A" w:rsidP="00BF4E85">
      <w:pPr>
        <w:spacing w:after="210" w:line="240" w:lineRule="auto"/>
        <w:ind w:left="5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Kasmir. (2012). </w:t>
      </w:r>
      <w:r w:rsidRPr="00AB04EE">
        <w:rPr>
          <w:rFonts w:ascii="Times New Roman" w:hAnsi="Times New Roman"/>
          <w:i/>
          <w:sz w:val="24"/>
          <w:szCs w:val="24"/>
        </w:rPr>
        <w:t>Analisis Laporan Keuangan.</w:t>
      </w:r>
      <w:r w:rsidRPr="00AB04EE">
        <w:rPr>
          <w:rFonts w:ascii="Times New Roman" w:hAnsi="Times New Roman"/>
          <w:sz w:val="24"/>
          <w:szCs w:val="24"/>
        </w:rPr>
        <w:t xml:space="preserve"> Jakarta: Rajagrafindo. </w:t>
      </w:r>
    </w:p>
    <w:p w14:paraId="674582EE" w14:textId="77777777" w:rsidR="00C82B2A" w:rsidRPr="00AB04EE" w:rsidRDefault="00C82B2A" w:rsidP="00BF4E85">
      <w:pPr>
        <w:spacing w:after="207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Kouser. (2012). Analysis of Technical Efficiency of Rice Production In Punjab (Pakistan). </w:t>
      </w:r>
      <w:r w:rsidRPr="00AB04EE">
        <w:rPr>
          <w:rFonts w:ascii="Times New Roman" w:hAnsi="Times New Roman"/>
          <w:i/>
          <w:sz w:val="24"/>
          <w:szCs w:val="24"/>
        </w:rPr>
        <w:t>Pakistan Economic and Social Review, 45</w:t>
      </w:r>
      <w:r w:rsidRPr="00AB04EE">
        <w:rPr>
          <w:rFonts w:ascii="Times New Roman" w:hAnsi="Times New Roman"/>
          <w:sz w:val="24"/>
          <w:szCs w:val="24"/>
        </w:rPr>
        <w:t xml:space="preserve">, 231-244. </w:t>
      </w:r>
    </w:p>
    <w:p w14:paraId="70BCE2CA" w14:textId="77777777" w:rsidR="00C82B2A" w:rsidRPr="00AB04EE" w:rsidRDefault="00C82B2A" w:rsidP="00BF4E85">
      <w:pPr>
        <w:spacing w:after="205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Meidiyustiani, R. (2016). Pengaruh Modal Kerja, Ukuran Perusahaan, Pertumbuhan Penjualan Dan Likuiditas Terhadap Profitabilitas Pada Perusahaan Manufaktur Sektor Industri Barang Konsumsi Yang Terdaftar Di Bursa Efek Indonesia (BEI) Periode Tahun 2010-2014. </w:t>
      </w:r>
      <w:r w:rsidRPr="00AB04EE">
        <w:rPr>
          <w:rFonts w:ascii="Times New Roman" w:hAnsi="Times New Roman"/>
          <w:i/>
          <w:sz w:val="24"/>
          <w:szCs w:val="24"/>
        </w:rPr>
        <w:t>Akuntansi dan Keuangan, 5</w:t>
      </w:r>
      <w:r w:rsidRPr="00AB04EE">
        <w:rPr>
          <w:rFonts w:ascii="Times New Roman" w:hAnsi="Times New Roman"/>
          <w:sz w:val="24"/>
          <w:szCs w:val="24"/>
        </w:rPr>
        <w:t xml:space="preserve">, 41-50. </w:t>
      </w:r>
    </w:p>
    <w:p w14:paraId="195542AA" w14:textId="77777777" w:rsidR="00C82B2A" w:rsidRDefault="00C82B2A" w:rsidP="00BF4E85">
      <w:pPr>
        <w:spacing w:after="0" w:line="240" w:lineRule="auto"/>
        <w:ind w:left="5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Munawir, S. (2010). </w:t>
      </w:r>
      <w:r w:rsidRPr="00AB04EE">
        <w:rPr>
          <w:rFonts w:ascii="Times New Roman" w:hAnsi="Times New Roman"/>
          <w:i/>
          <w:sz w:val="24"/>
          <w:szCs w:val="24"/>
        </w:rPr>
        <w:t>Analisa Laporan Keuangan.</w:t>
      </w:r>
      <w:r w:rsidRPr="00AB04EE">
        <w:rPr>
          <w:rFonts w:ascii="Times New Roman" w:hAnsi="Times New Roman"/>
          <w:sz w:val="24"/>
          <w:szCs w:val="24"/>
        </w:rPr>
        <w:t xml:space="preserve"> Yogyakarta: Liberty. </w:t>
      </w:r>
    </w:p>
    <w:p w14:paraId="76EB4128" w14:textId="77777777" w:rsidR="00BF4E85" w:rsidRPr="00AB04EE" w:rsidRDefault="00BF4E85" w:rsidP="00BF4E85">
      <w:pPr>
        <w:spacing w:after="0" w:line="240" w:lineRule="auto"/>
        <w:ind w:left="5"/>
        <w:jc w:val="both"/>
        <w:rPr>
          <w:rFonts w:ascii="Times New Roman" w:hAnsi="Times New Roman"/>
          <w:sz w:val="24"/>
          <w:szCs w:val="24"/>
        </w:rPr>
      </w:pPr>
    </w:p>
    <w:p w14:paraId="3A2F8DB9" w14:textId="77777777" w:rsidR="00C82B2A" w:rsidRPr="00AB04EE" w:rsidRDefault="00C82B2A" w:rsidP="00BF4E85">
      <w:pPr>
        <w:spacing w:after="0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Novi Sagita Ambarwati, G. A. (2015). Pengaruh Modal Kerja, Likuiditas, Aktivitas Dan Ukuran Perusahaan Terhadap Profitabilitas Pada Perusahaan Manufaktur Yang Terdaftar Di Bursa Efek Indonesia. </w:t>
      </w:r>
      <w:r w:rsidRPr="00AB04EE">
        <w:rPr>
          <w:rFonts w:ascii="Times New Roman" w:hAnsi="Times New Roman"/>
          <w:i/>
          <w:sz w:val="24"/>
          <w:szCs w:val="24"/>
        </w:rPr>
        <w:t>Akuntansi Program S1, 3</w:t>
      </w:r>
      <w:r w:rsidRPr="00AB04EE">
        <w:rPr>
          <w:rFonts w:ascii="Times New Roman" w:hAnsi="Times New Roman"/>
          <w:sz w:val="24"/>
          <w:szCs w:val="24"/>
        </w:rPr>
        <w:t xml:space="preserve">, 1-12. </w:t>
      </w:r>
    </w:p>
    <w:p w14:paraId="4D5CC527" w14:textId="77777777" w:rsidR="00C82B2A" w:rsidRPr="00AB04EE" w:rsidRDefault="00C82B2A" w:rsidP="00BF4E85">
      <w:pPr>
        <w:spacing w:after="205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lastRenderedPageBreak/>
        <w:t xml:space="preserve">Nurhasanah. (2012). Pengaruh Struktur Modal Terhadap Profitabilitas Pada Perusahaan Manufaktur Yang Terdaftar Di Bursa Efek Indonesia (BEI). </w:t>
      </w:r>
      <w:r w:rsidRPr="00AB04EE">
        <w:rPr>
          <w:rFonts w:ascii="Times New Roman" w:hAnsi="Times New Roman"/>
          <w:i/>
          <w:sz w:val="24"/>
          <w:szCs w:val="24"/>
        </w:rPr>
        <w:t>ILMIAH, 4 (3)</w:t>
      </w:r>
      <w:r w:rsidRPr="00AB04EE">
        <w:rPr>
          <w:rFonts w:ascii="Times New Roman" w:hAnsi="Times New Roman"/>
          <w:sz w:val="24"/>
          <w:szCs w:val="24"/>
        </w:rPr>
        <w:t xml:space="preserve">, 31-39. </w:t>
      </w:r>
    </w:p>
    <w:p w14:paraId="7B0445ED" w14:textId="77777777" w:rsidR="00C82B2A" w:rsidRPr="00AB04EE" w:rsidRDefault="00C82B2A" w:rsidP="00BF4E85">
      <w:pPr>
        <w:spacing w:after="207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Putra, G. S., &amp; Kristiawan, Y. J. (2016). Pengaruh Manajemen Modal Kerja, Pertumbuhan Penjualan dan Ukuran Perusahaan Terhadap Profitabilitas Pada Perusahaan Properti dan Real Estate Yang Terdaftar di BEI. </w:t>
      </w:r>
      <w:r w:rsidRPr="00AB04EE">
        <w:rPr>
          <w:rFonts w:ascii="Times New Roman" w:hAnsi="Times New Roman"/>
          <w:i/>
          <w:sz w:val="24"/>
          <w:szCs w:val="24"/>
        </w:rPr>
        <w:t>Akuntansi Bisnis Universitas Kristen Petra</w:t>
      </w:r>
      <w:r w:rsidRPr="00AB04EE">
        <w:rPr>
          <w:rFonts w:ascii="Times New Roman" w:hAnsi="Times New Roman"/>
          <w:sz w:val="24"/>
          <w:szCs w:val="24"/>
        </w:rPr>
        <w:t xml:space="preserve"> . </w:t>
      </w:r>
    </w:p>
    <w:p w14:paraId="6DFB905A" w14:textId="77777777" w:rsidR="00C82B2A" w:rsidRPr="00AB04EE" w:rsidRDefault="00C82B2A" w:rsidP="00BF4E85">
      <w:pPr>
        <w:spacing w:after="208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Rivai Moch, A. R. (2015). Pengaruh Ukuran Perusahaan, Struktur Modal dan Pertumbuhan Perusahaan Terhadap Profitabilitas (Studi Pada Perusahaan Manufaktur di BEI Tahun 2010-2012). </w:t>
      </w:r>
    </w:p>
    <w:p w14:paraId="66DDC541" w14:textId="77777777" w:rsidR="00C82B2A" w:rsidRPr="00AB04EE" w:rsidRDefault="00C82B2A" w:rsidP="00BF4E85">
      <w:pPr>
        <w:spacing w:after="205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Riyanto, B. (2011). </w:t>
      </w:r>
      <w:r w:rsidRPr="00AB04EE">
        <w:rPr>
          <w:rFonts w:ascii="Times New Roman" w:hAnsi="Times New Roman"/>
          <w:i/>
          <w:sz w:val="24"/>
          <w:szCs w:val="24"/>
        </w:rPr>
        <w:t>Dasar-dasar Pembelanjaan Perusahaan</w:t>
      </w:r>
      <w:r w:rsidRPr="00AB04EE">
        <w:rPr>
          <w:rFonts w:ascii="Times New Roman" w:hAnsi="Times New Roman"/>
          <w:sz w:val="24"/>
          <w:szCs w:val="24"/>
        </w:rPr>
        <w:t xml:space="preserve"> (4 ed.). Yogyakarta: Yayasan Penerbit Gajah Mada. </w:t>
      </w:r>
    </w:p>
    <w:p w14:paraId="64E5327E" w14:textId="77777777" w:rsidR="00C82B2A" w:rsidRPr="00AB04EE" w:rsidRDefault="00C82B2A" w:rsidP="00BF4E85">
      <w:pPr>
        <w:spacing w:after="199" w:line="240" w:lineRule="auto"/>
        <w:ind w:left="561" w:hanging="57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artono, A. (2010). </w:t>
      </w:r>
      <w:r w:rsidRPr="00AB04EE">
        <w:rPr>
          <w:rFonts w:ascii="Times New Roman" w:hAnsi="Times New Roman"/>
          <w:i/>
          <w:sz w:val="24"/>
          <w:szCs w:val="24"/>
        </w:rPr>
        <w:t>Manajemen Keuangan Teori dan Aplikasi.</w:t>
      </w:r>
      <w:r w:rsidRPr="00AB04EE">
        <w:rPr>
          <w:rFonts w:ascii="Times New Roman" w:hAnsi="Times New Roman"/>
          <w:sz w:val="24"/>
          <w:szCs w:val="24"/>
        </w:rPr>
        <w:t xml:space="preserve"> Yogyakarta: BPFE. </w:t>
      </w:r>
    </w:p>
    <w:p w14:paraId="47CEEA7C" w14:textId="77777777" w:rsidR="00C82B2A" w:rsidRPr="00AB04EE" w:rsidRDefault="00C82B2A" w:rsidP="00BF4E85">
      <w:pPr>
        <w:spacing w:after="205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astra, E. (2019). Pengaruh Modal Kerja, Likuiditas, Struktur Modal terhadap Profitabilitas Perusahaan Manufaktur 2012-2014. </w:t>
      </w:r>
      <w:r w:rsidRPr="00AB04EE">
        <w:rPr>
          <w:rFonts w:ascii="Times New Roman" w:hAnsi="Times New Roman"/>
          <w:i/>
          <w:sz w:val="24"/>
          <w:szCs w:val="24"/>
        </w:rPr>
        <w:t>Ekonomi, 24</w:t>
      </w:r>
      <w:r w:rsidRPr="00AB04EE">
        <w:rPr>
          <w:rFonts w:ascii="Times New Roman" w:hAnsi="Times New Roman"/>
          <w:sz w:val="24"/>
          <w:szCs w:val="24"/>
        </w:rPr>
        <w:t xml:space="preserve">, 80-93. </w:t>
      </w:r>
    </w:p>
    <w:p w14:paraId="6806614C" w14:textId="77777777" w:rsidR="00C82B2A" w:rsidRPr="00AB04EE" w:rsidRDefault="00C82B2A" w:rsidP="00BF4E85">
      <w:pPr>
        <w:spacing w:after="208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chivardi, P. &amp;. (2013). Fim Size Distribution and Growth. </w:t>
      </w:r>
      <w:r w:rsidRPr="00AB04EE">
        <w:rPr>
          <w:rFonts w:ascii="Times New Roman" w:hAnsi="Times New Roman"/>
          <w:i/>
          <w:sz w:val="24"/>
          <w:szCs w:val="24"/>
        </w:rPr>
        <w:t>Scandinavian Journal of Economics, 10 (5)</w:t>
      </w:r>
      <w:r w:rsidRPr="00AB04EE">
        <w:rPr>
          <w:rFonts w:ascii="Times New Roman" w:hAnsi="Times New Roman"/>
          <w:sz w:val="24"/>
          <w:szCs w:val="24"/>
        </w:rPr>
        <w:t xml:space="preserve">, 255-247. </w:t>
      </w:r>
    </w:p>
    <w:p w14:paraId="57CFA109" w14:textId="77777777" w:rsidR="00C82B2A" w:rsidRPr="00AB04EE" w:rsidRDefault="00C82B2A" w:rsidP="00BF4E85">
      <w:pPr>
        <w:spacing w:after="207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embiring, M. (2020). Pengaruh Pertumbuhan Penjualan Dan Likuiditas Terhadap Profitabilitas Perusahaan Dagang Di Bursa Efek Indonesia. </w:t>
      </w:r>
      <w:r w:rsidRPr="00AB04EE">
        <w:rPr>
          <w:rFonts w:ascii="Times New Roman" w:hAnsi="Times New Roman"/>
          <w:i/>
          <w:sz w:val="24"/>
          <w:szCs w:val="24"/>
        </w:rPr>
        <w:t>Pendidikan akuntansi, 3</w:t>
      </w:r>
      <w:r w:rsidRPr="00AB04EE">
        <w:rPr>
          <w:rFonts w:ascii="Times New Roman" w:hAnsi="Times New Roman"/>
          <w:sz w:val="24"/>
          <w:szCs w:val="24"/>
        </w:rPr>
        <w:t xml:space="preserve">, 59-68. </w:t>
      </w:r>
    </w:p>
    <w:p w14:paraId="5361BCD8" w14:textId="77777777" w:rsidR="00C82B2A" w:rsidRPr="00AB04EE" w:rsidRDefault="00C82B2A" w:rsidP="00BF4E85">
      <w:pPr>
        <w:spacing w:after="202" w:line="240" w:lineRule="auto"/>
        <w:ind w:left="561" w:right="-14" w:hanging="57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ingapurwoko, A. (2011). The Impact of Financial Leverage to Profitability Study of Non-Financial Companies Listed in Indonesia Stock Exchange. </w:t>
      </w:r>
      <w:r w:rsidRPr="00AB04EE">
        <w:rPr>
          <w:rFonts w:ascii="Times New Roman" w:hAnsi="Times New Roman"/>
          <w:i/>
          <w:sz w:val="24"/>
          <w:szCs w:val="24"/>
        </w:rPr>
        <w:t>European Journal of Economics, Finance and Administrative, (32)</w:t>
      </w:r>
      <w:r w:rsidRPr="00AB04EE">
        <w:rPr>
          <w:rFonts w:ascii="Times New Roman" w:hAnsi="Times New Roman"/>
          <w:sz w:val="24"/>
          <w:szCs w:val="24"/>
        </w:rPr>
        <w:t xml:space="preserve">, 136-148. </w:t>
      </w:r>
    </w:p>
    <w:p w14:paraId="67969DDB" w14:textId="77777777" w:rsidR="00C82B2A" w:rsidRPr="00AB04EE" w:rsidRDefault="00C82B2A" w:rsidP="00BF4E85">
      <w:pPr>
        <w:spacing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iregar, M. E. (2019). Pengaruh Profitabilitas, Ukuran Perusahaan, Kebijakan Dividen dan Struktur Perusahaan Terhadap Nilai Perusahaan Pada Perusahaan Manufaktur Yang Terdaftar Di Bursa Efek Indonesia Periode 2015-2017. </w:t>
      </w:r>
      <w:r w:rsidRPr="00AB04EE">
        <w:rPr>
          <w:rFonts w:ascii="Times New Roman" w:hAnsi="Times New Roman"/>
          <w:i/>
          <w:sz w:val="24"/>
          <w:szCs w:val="24"/>
        </w:rPr>
        <w:t>Riset Manajemen Sains Indonesia, 1</w:t>
      </w:r>
      <w:r w:rsidRPr="00AB04EE">
        <w:rPr>
          <w:rFonts w:ascii="Times New Roman" w:hAnsi="Times New Roman"/>
          <w:sz w:val="24"/>
          <w:szCs w:val="24"/>
        </w:rPr>
        <w:t xml:space="preserve">, 356-368. </w:t>
      </w:r>
    </w:p>
    <w:p w14:paraId="1832D046" w14:textId="77777777" w:rsidR="00C82B2A" w:rsidRPr="00AB04EE" w:rsidRDefault="00C82B2A" w:rsidP="00BF4E85">
      <w:pPr>
        <w:spacing w:after="207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jahrial, D. (2014). </w:t>
      </w:r>
      <w:r w:rsidRPr="00AB04EE">
        <w:rPr>
          <w:rFonts w:ascii="Times New Roman" w:hAnsi="Times New Roman"/>
          <w:i/>
          <w:sz w:val="24"/>
          <w:szCs w:val="24"/>
        </w:rPr>
        <w:t>Manajemen Keuangan Lanjutan.</w:t>
      </w:r>
      <w:r w:rsidRPr="00AB04EE">
        <w:rPr>
          <w:rFonts w:ascii="Times New Roman" w:hAnsi="Times New Roman"/>
          <w:sz w:val="24"/>
          <w:szCs w:val="24"/>
        </w:rPr>
        <w:t xml:space="preserve"> Jakarta: Mitra Wacana Media. </w:t>
      </w:r>
    </w:p>
    <w:p w14:paraId="706CCE9D" w14:textId="77777777" w:rsidR="00C82B2A" w:rsidRPr="00AB04EE" w:rsidRDefault="00C82B2A" w:rsidP="00BF4E85">
      <w:pPr>
        <w:spacing w:after="207" w:line="240" w:lineRule="auto"/>
        <w:ind w:left="5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ugiyono. (2014). </w:t>
      </w:r>
      <w:r w:rsidRPr="00AB04EE">
        <w:rPr>
          <w:rFonts w:ascii="Times New Roman" w:hAnsi="Times New Roman"/>
          <w:i/>
          <w:sz w:val="24"/>
          <w:szCs w:val="24"/>
        </w:rPr>
        <w:t>Metode Penelitian Administrasi.</w:t>
      </w:r>
      <w:r w:rsidRPr="00AB04EE">
        <w:rPr>
          <w:rFonts w:ascii="Times New Roman" w:hAnsi="Times New Roman"/>
          <w:sz w:val="24"/>
          <w:szCs w:val="24"/>
        </w:rPr>
        <w:t xml:space="preserve"> Bandung: Alfabeta. </w:t>
      </w:r>
    </w:p>
    <w:p w14:paraId="193F5E4A" w14:textId="77777777" w:rsidR="00C82B2A" w:rsidRPr="00AB04EE" w:rsidRDefault="00C82B2A" w:rsidP="00BF4E85">
      <w:pPr>
        <w:spacing w:after="210" w:line="240" w:lineRule="auto"/>
        <w:ind w:left="5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ugiyono. (2016). </w:t>
      </w:r>
      <w:r w:rsidRPr="00AB04EE">
        <w:rPr>
          <w:rFonts w:ascii="Times New Roman" w:hAnsi="Times New Roman"/>
          <w:i/>
          <w:sz w:val="24"/>
          <w:szCs w:val="24"/>
        </w:rPr>
        <w:t>Metode Penelitian Bisnis .</w:t>
      </w:r>
      <w:r w:rsidRPr="00AB04EE">
        <w:rPr>
          <w:rFonts w:ascii="Times New Roman" w:hAnsi="Times New Roman"/>
          <w:sz w:val="24"/>
          <w:szCs w:val="24"/>
        </w:rPr>
        <w:t xml:space="preserve"> Bandung: Alfabeta. </w:t>
      </w:r>
    </w:p>
    <w:p w14:paraId="2F10FD19" w14:textId="77777777" w:rsidR="00C82B2A" w:rsidRPr="00AB04EE" w:rsidRDefault="00C82B2A" w:rsidP="00BF4E85">
      <w:pPr>
        <w:spacing w:after="199" w:line="240" w:lineRule="auto"/>
        <w:ind w:left="561" w:hanging="57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ugiyono. (2019). </w:t>
      </w:r>
      <w:r w:rsidRPr="00AB04EE">
        <w:rPr>
          <w:rFonts w:ascii="Times New Roman" w:hAnsi="Times New Roman"/>
          <w:i/>
          <w:sz w:val="24"/>
          <w:szCs w:val="24"/>
        </w:rPr>
        <w:t>Metode Penelitian Kuantitatif, Kualitatif dan R&amp;D .</w:t>
      </w:r>
      <w:r w:rsidRPr="00AB04EE">
        <w:rPr>
          <w:rFonts w:ascii="Times New Roman" w:hAnsi="Times New Roman"/>
          <w:sz w:val="24"/>
          <w:szCs w:val="24"/>
        </w:rPr>
        <w:t xml:space="preserve"> Bandung: Alfabeta. </w:t>
      </w:r>
    </w:p>
    <w:p w14:paraId="39CA751C" w14:textId="77777777" w:rsidR="00C82B2A" w:rsidRPr="00AB04EE" w:rsidRDefault="00C82B2A" w:rsidP="00BF4E85">
      <w:pPr>
        <w:spacing w:after="207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usanto, C. A. Pengaruh Leverage, Likuiditas, Ukuran Perusahaan dan Perputaran Total Aset Terhadap Profitabilitas. </w:t>
      </w:r>
      <w:r w:rsidRPr="00AB04EE">
        <w:rPr>
          <w:rFonts w:ascii="Times New Roman" w:hAnsi="Times New Roman"/>
          <w:i/>
          <w:sz w:val="24"/>
          <w:szCs w:val="24"/>
        </w:rPr>
        <w:t>Multiparadigma Akuntansi Tarumanagara , 4</w:t>
      </w:r>
      <w:r w:rsidRPr="00AB04EE">
        <w:rPr>
          <w:rFonts w:ascii="Times New Roman" w:hAnsi="Times New Roman"/>
          <w:sz w:val="24"/>
          <w:szCs w:val="24"/>
        </w:rPr>
        <w:t xml:space="preserve">, 303-400. </w:t>
      </w:r>
    </w:p>
    <w:p w14:paraId="26FB8286" w14:textId="77777777" w:rsidR="00C82B2A" w:rsidRPr="00AB04EE" w:rsidRDefault="00C82B2A" w:rsidP="00BF4E85">
      <w:pPr>
        <w:spacing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lastRenderedPageBreak/>
        <w:t>Syaiful Arif, R. R. (2015). Pengaruh Perputaran Modal Kerja, Leverage Dan Pertumbuhan Penjualan Terhadap Profitabilitas (Stud</w:t>
      </w:r>
      <w:r w:rsidR="00BC1BA6">
        <w:rPr>
          <w:rFonts w:ascii="Times New Roman" w:hAnsi="Times New Roman"/>
          <w:sz w:val="24"/>
          <w:szCs w:val="24"/>
        </w:rPr>
        <w:t xml:space="preserve">i Pada Perusahaan </w:t>
      </w:r>
      <w:r w:rsidRPr="00AB04EE">
        <w:rPr>
          <w:rFonts w:ascii="Times New Roman" w:hAnsi="Times New Roman"/>
          <w:sz w:val="24"/>
          <w:szCs w:val="24"/>
        </w:rPr>
        <w:t xml:space="preserve">Makanan Dan Minuman Yang Terdaftar Di Bursa Efek Indonesia 20112013). </w:t>
      </w:r>
      <w:r w:rsidRPr="00AB04EE">
        <w:rPr>
          <w:rFonts w:ascii="Times New Roman" w:hAnsi="Times New Roman"/>
          <w:i/>
          <w:sz w:val="24"/>
          <w:szCs w:val="24"/>
        </w:rPr>
        <w:t>Administrasi Bisnis, 27</w:t>
      </w:r>
      <w:r w:rsidRPr="00AB04EE">
        <w:rPr>
          <w:rFonts w:ascii="Times New Roman" w:hAnsi="Times New Roman"/>
          <w:sz w:val="24"/>
          <w:szCs w:val="24"/>
        </w:rPr>
        <w:t xml:space="preserve">, 1-9. </w:t>
      </w:r>
    </w:p>
    <w:p w14:paraId="19CB0FDF" w14:textId="77777777" w:rsidR="00C82B2A" w:rsidRPr="00AB04EE" w:rsidRDefault="00C82B2A" w:rsidP="00BF4E85">
      <w:pPr>
        <w:spacing w:after="207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Syamsudin, L. (2011). </w:t>
      </w:r>
      <w:r w:rsidRPr="00AB04EE">
        <w:rPr>
          <w:rFonts w:ascii="Times New Roman" w:hAnsi="Times New Roman"/>
          <w:i/>
          <w:sz w:val="24"/>
          <w:szCs w:val="24"/>
        </w:rPr>
        <w:t>Manajemen Keuangan Perusahaan.</w:t>
      </w:r>
      <w:r w:rsidRPr="00AB04EE">
        <w:rPr>
          <w:rFonts w:ascii="Times New Roman" w:hAnsi="Times New Roman"/>
          <w:sz w:val="24"/>
          <w:szCs w:val="24"/>
        </w:rPr>
        <w:t xml:space="preserve"> Jakarta: PT. Raja Grafindo Persada. </w:t>
      </w:r>
    </w:p>
    <w:p w14:paraId="1E2C928A" w14:textId="77777777" w:rsidR="00C82B2A" w:rsidRPr="00AB04EE" w:rsidRDefault="00C82B2A" w:rsidP="00BF4E85">
      <w:pPr>
        <w:spacing w:after="207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Triaryati, I. K. (2018). Pengaruh Pertumbuhan Penjualan, Ukuran Perusahaan Dan Leverage Terhadap Profitabilitas Pada Perusahaan Food And Beverage BEI. </w:t>
      </w:r>
      <w:r w:rsidRPr="00AB04EE">
        <w:rPr>
          <w:rFonts w:ascii="Times New Roman" w:hAnsi="Times New Roman"/>
          <w:i/>
          <w:sz w:val="24"/>
          <w:szCs w:val="24"/>
        </w:rPr>
        <w:t>Manajemen, Unud, 7</w:t>
      </w:r>
      <w:r w:rsidRPr="00AB04EE">
        <w:rPr>
          <w:rFonts w:ascii="Times New Roman" w:hAnsi="Times New Roman"/>
          <w:sz w:val="24"/>
          <w:szCs w:val="24"/>
        </w:rPr>
        <w:t xml:space="preserve">, 6239-6268. </w:t>
      </w:r>
    </w:p>
    <w:p w14:paraId="2EFE7846" w14:textId="77777777" w:rsidR="00C82B2A" w:rsidRPr="00AB04EE" w:rsidRDefault="00C82B2A" w:rsidP="00BF4E85">
      <w:pPr>
        <w:spacing w:after="208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Wahyuni, S. (2012). Efek Struktur Modal Terhadap Profitabilitas Pada Perusahaan Manufaktur Yang Terdaftar Di Bursa Efek Indonesia. </w:t>
      </w:r>
      <w:r w:rsidRPr="00AB04EE">
        <w:rPr>
          <w:rFonts w:ascii="Times New Roman" w:hAnsi="Times New Roman"/>
          <w:i/>
          <w:sz w:val="24"/>
          <w:szCs w:val="24"/>
        </w:rPr>
        <w:t>Management Analysis., 1 (2)</w:t>
      </w:r>
      <w:r w:rsidRPr="00AB04EE">
        <w:rPr>
          <w:rFonts w:ascii="Times New Roman" w:hAnsi="Times New Roman"/>
          <w:sz w:val="24"/>
          <w:szCs w:val="24"/>
        </w:rPr>
        <w:t xml:space="preserve">, 29-33. </w:t>
      </w:r>
    </w:p>
    <w:p w14:paraId="7358DB7C" w14:textId="77777777" w:rsidR="00C82B2A" w:rsidRPr="00AB04EE" w:rsidRDefault="00C82B2A" w:rsidP="00BF4E85">
      <w:pPr>
        <w:spacing w:after="205" w:line="240" w:lineRule="auto"/>
        <w:ind w:left="561" w:hanging="566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Widiastuti, N. A. (2016). Pengaruh Leverage, Ukuran Perusahaan, Pertumbuhan Perusahaan, Rasio Likuiditas Dan Rasio Aktivitas Terhadap Profitabilitas (Studi Pada Sektor Keuangan dan Perbankan di BEI Tahun 2010-2014). </w:t>
      </w:r>
      <w:r w:rsidRPr="00AB04EE">
        <w:rPr>
          <w:rFonts w:ascii="Times New Roman" w:hAnsi="Times New Roman"/>
          <w:i/>
          <w:sz w:val="24"/>
          <w:szCs w:val="24"/>
        </w:rPr>
        <w:t>EJurnal Manajemen Unud, 2</w:t>
      </w:r>
      <w:r w:rsidRPr="00AB04EE">
        <w:rPr>
          <w:rFonts w:ascii="Times New Roman" w:hAnsi="Times New Roman"/>
          <w:sz w:val="24"/>
          <w:szCs w:val="24"/>
        </w:rPr>
        <w:t xml:space="preserve">. </w:t>
      </w:r>
    </w:p>
    <w:p w14:paraId="32E91DE2" w14:textId="77777777" w:rsidR="00C82B2A" w:rsidRPr="00AB04EE" w:rsidRDefault="00C82B2A" w:rsidP="00BF4E85">
      <w:pPr>
        <w:spacing w:line="240" w:lineRule="auto"/>
        <w:ind w:left="5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Zutter, G. &amp;. (2018). </w:t>
      </w:r>
      <w:r w:rsidRPr="00AB04EE">
        <w:rPr>
          <w:rFonts w:ascii="Times New Roman" w:hAnsi="Times New Roman"/>
          <w:i/>
          <w:sz w:val="24"/>
          <w:szCs w:val="24"/>
        </w:rPr>
        <w:t>Principles of Managerial Finance.</w:t>
      </w:r>
      <w:r w:rsidRPr="00AB04EE">
        <w:rPr>
          <w:rFonts w:ascii="Times New Roman" w:hAnsi="Times New Roman"/>
          <w:sz w:val="24"/>
          <w:szCs w:val="24"/>
        </w:rPr>
        <w:t xml:space="preserve"> Boston: Pearson. </w:t>
      </w:r>
    </w:p>
    <w:p w14:paraId="342C2811" w14:textId="77777777" w:rsidR="00C82B2A" w:rsidRPr="00AB04EE" w:rsidRDefault="00C82B2A" w:rsidP="00C82B2A">
      <w:pPr>
        <w:spacing w:after="218" w:line="480" w:lineRule="auto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t xml:space="preserve"> </w:t>
      </w:r>
    </w:p>
    <w:p w14:paraId="1D09DA29" w14:textId="77777777" w:rsidR="00C82B2A" w:rsidRPr="00AB04EE" w:rsidRDefault="00CB5450" w:rsidP="00C82B2A">
      <w:pPr>
        <w:widowControl w:val="0"/>
        <w:autoSpaceDE w:val="0"/>
        <w:autoSpaceDN w:val="0"/>
        <w:adjustRightInd w:val="0"/>
        <w:spacing w:before="240" w:after="160" w:line="48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r w:rsidRPr="00AB04EE">
        <w:rPr>
          <w:rFonts w:ascii="Times New Roman" w:hAnsi="Times New Roman"/>
          <w:sz w:val="24"/>
          <w:szCs w:val="24"/>
        </w:rPr>
        <w:fldChar w:fldCharType="end"/>
      </w:r>
    </w:p>
    <w:p w14:paraId="1E032366" w14:textId="77777777" w:rsidR="00C82B2A" w:rsidRDefault="00C82B2A" w:rsidP="00C82B2A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14:paraId="7971C4FC" w14:textId="77777777" w:rsidR="00C82B2A" w:rsidRDefault="00C82B2A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1C9EFBF3" w14:textId="77777777" w:rsidR="00796C05" w:rsidRDefault="00796C05" w:rsidP="00796C05">
      <w:pPr>
        <w:spacing w:after="0" w:line="235" w:lineRule="auto"/>
        <w:ind w:left="1330" w:right="1336" w:hanging="1330"/>
        <w:jc w:val="center"/>
        <w:rPr>
          <w:rFonts w:ascii="Times New Roman" w:hAnsi="Times New Roman"/>
          <w:b/>
          <w:sz w:val="96"/>
        </w:rPr>
      </w:pPr>
    </w:p>
    <w:p w14:paraId="1A344B42" w14:textId="77777777" w:rsidR="00796C05" w:rsidRDefault="00796C05" w:rsidP="00796C05">
      <w:pPr>
        <w:spacing w:after="0" w:line="235" w:lineRule="auto"/>
        <w:ind w:left="1330" w:right="1336" w:hanging="1330"/>
        <w:jc w:val="center"/>
        <w:rPr>
          <w:rFonts w:ascii="Times New Roman" w:hAnsi="Times New Roman"/>
          <w:b/>
          <w:sz w:val="96"/>
        </w:rPr>
      </w:pPr>
    </w:p>
    <w:p w14:paraId="6337DC5F" w14:textId="77777777" w:rsidR="00796C05" w:rsidRDefault="00796C05" w:rsidP="00796C05">
      <w:pPr>
        <w:spacing w:after="0" w:line="235" w:lineRule="auto"/>
        <w:ind w:left="1330" w:right="1336" w:hanging="1330"/>
        <w:jc w:val="center"/>
        <w:rPr>
          <w:rFonts w:ascii="Times New Roman" w:hAnsi="Times New Roman"/>
          <w:b/>
          <w:sz w:val="96"/>
        </w:rPr>
      </w:pPr>
    </w:p>
    <w:p w14:paraId="710E0798" w14:textId="77777777" w:rsidR="00796C05" w:rsidRDefault="00796C05" w:rsidP="00796C05">
      <w:pPr>
        <w:spacing w:after="0" w:line="235" w:lineRule="auto"/>
        <w:ind w:left="1330" w:right="1336" w:hanging="1330"/>
        <w:jc w:val="center"/>
        <w:rPr>
          <w:rFonts w:ascii="Times New Roman" w:hAnsi="Times New Roman"/>
          <w:b/>
          <w:sz w:val="96"/>
        </w:rPr>
      </w:pPr>
    </w:p>
    <w:p w14:paraId="42463F51" w14:textId="77777777" w:rsidR="00C82B2A" w:rsidRPr="00796C05" w:rsidRDefault="00796C05" w:rsidP="00796C05">
      <w:pPr>
        <w:spacing w:after="0" w:line="235" w:lineRule="auto"/>
        <w:ind w:left="1330" w:right="1336" w:hanging="1330"/>
        <w:jc w:val="center"/>
        <w:rPr>
          <w:rFonts w:ascii="Times New Roman" w:hAnsi="Times New Roman"/>
          <w:sz w:val="96"/>
          <w:szCs w:val="96"/>
        </w:rPr>
      </w:pPr>
      <w:r>
        <w:rPr>
          <w:rFonts w:ascii="Times New Roman" w:hAnsi="Times New Roman"/>
          <w:b/>
          <w:sz w:val="96"/>
        </w:rPr>
        <w:t xml:space="preserve">   </w:t>
      </w:r>
      <w:r w:rsidR="00C82B2A" w:rsidRPr="00796C05">
        <w:rPr>
          <w:rFonts w:ascii="Times New Roman" w:hAnsi="Times New Roman"/>
          <w:b/>
          <w:sz w:val="96"/>
          <w:szCs w:val="96"/>
        </w:rPr>
        <w:t>LAMPIRAN</w:t>
      </w:r>
    </w:p>
    <w:p w14:paraId="1BF7CBE3" w14:textId="77777777" w:rsidR="00C82B2A" w:rsidRPr="00796C05" w:rsidRDefault="00C82B2A" w:rsidP="00C82B2A">
      <w:pPr>
        <w:spacing w:after="232" w:line="259" w:lineRule="auto"/>
        <w:rPr>
          <w:sz w:val="96"/>
          <w:szCs w:val="112"/>
        </w:rPr>
      </w:pPr>
      <w:r w:rsidRPr="00796C05">
        <w:rPr>
          <w:rFonts w:cs="Calibri"/>
          <w:sz w:val="96"/>
          <w:szCs w:val="112"/>
        </w:rPr>
        <w:t xml:space="preserve"> </w:t>
      </w:r>
    </w:p>
    <w:p w14:paraId="0C55858E" w14:textId="77777777" w:rsidR="00C82B2A" w:rsidRPr="00796C05" w:rsidRDefault="00C82B2A" w:rsidP="00C82B2A">
      <w:pPr>
        <w:spacing w:after="0" w:line="259" w:lineRule="auto"/>
        <w:rPr>
          <w:sz w:val="20"/>
        </w:rPr>
      </w:pPr>
      <w:r w:rsidRPr="00796C05">
        <w:rPr>
          <w:rFonts w:cs="Calibri"/>
          <w:sz w:val="20"/>
        </w:rPr>
        <w:t xml:space="preserve"> </w:t>
      </w:r>
      <w:r w:rsidRPr="00796C05">
        <w:rPr>
          <w:rFonts w:cs="Calibri"/>
          <w:sz w:val="20"/>
        </w:rPr>
        <w:tab/>
        <w:t xml:space="preserve"> </w:t>
      </w:r>
    </w:p>
    <w:p w14:paraId="47F15401" w14:textId="77777777" w:rsidR="00C82B2A" w:rsidRPr="00796C05" w:rsidRDefault="00C82B2A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0"/>
        </w:rPr>
      </w:pPr>
      <w:r w:rsidRPr="00796C05">
        <w:rPr>
          <w:sz w:val="20"/>
        </w:rPr>
        <w:br w:type="page"/>
      </w:r>
    </w:p>
    <w:p w14:paraId="103085C7" w14:textId="77777777" w:rsidR="00C82B2A" w:rsidRDefault="00C82B2A" w:rsidP="005A41B0">
      <w:pPr>
        <w:pStyle w:val="Heading3"/>
        <w:tabs>
          <w:tab w:val="left" w:pos="3182"/>
          <w:tab w:val="center" w:pos="3966"/>
        </w:tabs>
        <w:spacing w:after="212" w:line="480" w:lineRule="auto"/>
        <w:ind w:left="-5"/>
        <w:rPr>
          <w:rFonts w:ascii="Times New Roman" w:hAnsi="Times New Roman" w:cs="Times New Roman"/>
          <w:b w:val="0"/>
          <w:color w:val="auto"/>
          <w:sz w:val="24"/>
          <w:szCs w:val="24"/>
        </w:rPr>
      </w:pPr>
      <w:r w:rsidRPr="00DD4A89">
        <w:rPr>
          <w:rFonts w:ascii="Times New Roman" w:hAnsi="Times New Roman" w:cs="Times New Roman"/>
          <w:b w:val="0"/>
          <w:color w:val="auto"/>
          <w:sz w:val="24"/>
          <w:szCs w:val="24"/>
        </w:rPr>
        <w:lastRenderedPageBreak/>
        <w:t>La</w:t>
      </w:r>
      <w:r w:rsidR="00DD4A89" w:rsidRPr="00DD4A89">
        <w:rPr>
          <w:rFonts w:ascii="Times New Roman" w:hAnsi="Times New Roman" w:cs="Times New Roman"/>
          <w:b w:val="0"/>
          <w:color w:val="auto"/>
          <w:sz w:val="24"/>
          <w:szCs w:val="24"/>
        </w:rPr>
        <w:t>mpiran 1</w:t>
      </w:r>
    </w:p>
    <w:p w14:paraId="3088EDD9" w14:textId="77777777" w:rsidR="00DD4A89" w:rsidRDefault="00796C05" w:rsidP="005A41B0">
      <w:pPr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Data Ceklis Perusahaan</w:t>
      </w:r>
    </w:p>
    <w:p w14:paraId="10196D69" w14:textId="77777777" w:rsidR="00796C05" w:rsidRDefault="00796C05" w:rsidP="005A41B0">
      <w:pPr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“Daftar Perusahaan Sub Sektor Food and Beverage</w:t>
      </w:r>
      <w:r w:rsidR="00A473F1">
        <w:rPr>
          <w:rFonts w:ascii="Times New Roman" w:hAnsi="Times New Roman"/>
          <w:b/>
        </w:rPr>
        <w:t xml:space="preserve"> di BEI  Tahun 2019-2021”</w:t>
      </w:r>
    </w:p>
    <w:tbl>
      <w:tblPr>
        <w:tblStyle w:val="TableGrid0"/>
        <w:tblW w:w="0" w:type="auto"/>
        <w:jc w:val="center"/>
        <w:tblLook w:val="04A0" w:firstRow="1" w:lastRow="0" w:firstColumn="1" w:lastColumn="0" w:noHBand="0" w:noVBand="1"/>
      </w:tblPr>
      <w:tblGrid>
        <w:gridCol w:w="485"/>
        <w:gridCol w:w="1329"/>
        <w:gridCol w:w="2357"/>
        <w:gridCol w:w="676"/>
        <w:gridCol w:w="675"/>
        <w:gridCol w:w="663"/>
        <w:gridCol w:w="656"/>
        <w:gridCol w:w="656"/>
        <w:gridCol w:w="656"/>
      </w:tblGrid>
      <w:tr w:rsidR="003D6A61" w14:paraId="4DD2629F" w14:textId="77777777" w:rsidTr="003D6A61">
        <w:trPr>
          <w:jc w:val="center"/>
        </w:trPr>
        <w:tc>
          <w:tcPr>
            <w:tcW w:w="485" w:type="dxa"/>
            <w:vMerge w:val="restart"/>
            <w:vAlign w:val="center"/>
          </w:tcPr>
          <w:p w14:paraId="3A8704E0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  <w:b/>
              </w:rPr>
            </w:pPr>
            <w:r w:rsidRPr="00886D42">
              <w:rPr>
                <w:rFonts w:ascii="Times New Roman" w:hAnsi="Times New Roman"/>
                <w:b/>
              </w:rPr>
              <w:t>No</w:t>
            </w:r>
          </w:p>
        </w:tc>
        <w:tc>
          <w:tcPr>
            <w:tcW w:w="1329" w:type="dxa"/>
            <w:vMerge w:val="restart"/>
            <w:vAlign w:val="center"/>
          </w:tcPr>
          <w:p w14:paraId="68D2D3E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  <w:b/>
              </w:rPr>
            </w:pPr>
            <w:r w:rsidRPr="00886D42">
              <w:rPr>
                <w:rFonts w:ascii="Times New Roman" w:hAnsi="Times New Roman"/>
                <w:b/>
              </w:rPr>
              <w:t>Kode Perusahaan</w:t>
            </w:r>
          </w:p>
        </w:tc>
        <w:tc>
          <w:tcPr>
            <w:tcW w:w="2357" w:type="dxa"/>
            <w:vMerge w:val="restart"/>
            <w:vAlign w:val="center"/>
          </w:tcPr>
          <w:p w14:paraId="7B18062D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  <w:b/>
              </w:rPr>
            </w:pPr>
            <w:r w:rsidRPr="00886D42">
              <w:rPr>
                <w:rFonts w:ascii="Times New Roman" w:hAnsi="Times New Roman"/>
                <w:b/>
              </w:rPr>
              <w:t>Nama Perusahaan</w:t>
            </w:r>
          </w:p>
        </w:tc>
        <w:tc>
          <w:tcPr>
            <w:tcW w:w="2014" w:type="dxa"/>
            <w:gridSpan w:val="3"/>
            <w:vAlign w:val="center"/>
          </w:tcPr>
          <w:p w14:paraId="63B1F49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Total Asset</w:t>
            </w:r>
          </w:p>
        </w:tc>
        <w:tc>
          <w:tcPr>
            <w:tcW w:w="1968" w:type="dxa"/>
            <w:gridSpan w:val="3"/>
          </w:tcPr>
          <w:p w14:paraId="3D004135" w14:textId="77777777" w:rsidR="003D6A61" w:rsidRDefault="003D6A61" w:rsidP="00857B52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Laba Setelah Pajak</w:t>
            </w:r>
          </w:p>
        </w:tc>
      </w:tr>
      <w:tr w:rsidR="003D6A61" w14:paraId="446F2363" w14:textId="77777777" w:rsidTr="003D6A61">
        <w:trPr>
          <w:jc w:val="center"/>
        </w:trPr>
        <w:tc>
          <w:tcPr>
            <w:tcW w:w="485" w:type="dxa"/>
            <w:vMerge/>
            <w:vAlign w:val="center"/>
          </w:tcPr>
          <w:p w14:paraId="1B1E5BD5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1329" w:type="dxa"/>
            <w:vMerge/>
            <w:vAlign w:val="center"/>
          </w:tcPr>
          <w:p w14:paraId="76B5CDB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2357" w:type="dxa"/>
            <w:vMerge/>
            <w:vAlign w:val="center"/>
          </w:tcPr>
          <w:p w14:paraId="37A12545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676" w:type="dxa"/>
            <w:vAlign w:val="center"/>
          </w:tcPr>
          <w:p w14:paraId="3C1F886E" w14:textId="77777777" w:rsidR="003D6A61" w:rsidRPr="00886D42" w:rsidRDefault="003D6A61" w:rsidP="003D6A6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2019</w:t>
            </w:r>
          </w:p>
        </w:tc>
        <w:tc>
          <w:tcPr>
            <w:tcW w:w="675" w:type="dxa"/>
            <w:vAlign w:val="center"/>
          </w:tcPr>
          <w:p w14:paraId="20C1BEED" w14:textId="77777777" w:rsidR="003D6A61" w:rsidRPr="00886D42" w:rsidRDefault="003D6A61" w:rsidP="003D6A6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2020</w:t>
            </w:r>
          </w:p>
        </w:tc>
        <w:tc>
          <w:tcPr>
            <w:tcW w:w="663" w:type="dxa"/>
            <w:vAlign w:val="center"/>
          </w:tcPr>
          <w:p w14:paraId="43C65134" w14:textId="77777777" w:rsidR="003D6A61" w:rsidRPr="00886D42" w:rsidRDefault="003D6A61" w:rsidP="003D6A6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2021</w:t>
            </w:r>
          </w:p>
        </w:tc>
        <w:tc>
          <w:tcPr>
            <w:tcW w:w="656" w:type="dxa"/>
            <w:vAlign w:val="center"/>
          </w:tcPr>
          <w:p w14:paraId="2A262031" w14:textId="77777777" w:rsidR="003D6A61" w:rsidRPr="00886D42" w:rsidRDefault="003D6A61" w:rsidP="003D6A6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2019</w:t>
            </w:r>
          </w:p>
        </w:tc>
        <w:tc>
          <w:tcPr>
            <w:tcW w:w="656" w:type="dxa"/>
            <w:vAlign w:val="center"/>
          </w:tcPr>
          <w:p w14:paraId="13ADCBA6" w14:textId="77777777" w:rsidR="003D6A61" w:rsidRPr="00886D42" w:rsidRDefault="003D6A61" w:rsidP="003D6A6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2020</w:t>
            </w:r>
          </w:p>
        </w:tc>
        <w:tc>
          <w:tcPr>
            <w:tcW w:w="656" w:type="dxa"/>
            <w:vAlign w:val="center"/>
          </w:tcPr>
          <w:p w14:paraId="0D6A5C99" w14:textId="77777777" w:rsidR="003D6A61" w:rsidRPr="00886D42" w:rsidRDefault="003D6A61" w:rsidP="003D6A6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2021</w:t>
            </w:r>
          </w:p>
        </w:tc>
      </w:tr>
      <w:tr w:rsidR="003D6A61" w:rsidRPr="002C115F" w14:paraId="691AB5A8" w14:textId="77777777" w:rsidTr="00197567">
        <w:trPr>
          <w:jc w:val="center"/>
        </w:trPr>
        <w:tc>
          <w:tcPr>
            <w:tcW w:w="485" w:type="dxa"/>
            <w:vAlign w:val="center"/>
          </w:tcPr>
          <w:p w14:paraId="76AD639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</w:t>
            </w:r>
          </w:p>
        </w:tc>
        <w:tc>
          <w:tcPr>
            <w:tcW w:w="1329" w:type="dxa"/>
            <w:vAlign w:val="center"/>
          </w:tcPr>
          <w:p w14:paraId="74D2241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AALI</w:t>
            </w:r>
          </w:p>
        </w:tc>
        <w:tc>
          <w:tcPr>
            <w:tcW w:w="2357" w:type="dxa"/>
            <w:vAlign w:val="center"/>
          </w:tcPr>
          <w:p w14:paraId="3CBE9165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Astra Agro Lestari Tbk.</w:t>
            </w:r>
          </w:p>
        </w:tc>
        <w:tc>
          <w:tcPr>
            <w:tcW w:w="676" w:type="dxa"/>
            <w:vAlign w:val="center"/>
          </w:tcPr>
          <w:p w14:paraId="75DC94D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A473BC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09CCE6F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4C6130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DD510A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1ED462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6A89AA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D41249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5725E31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384C2B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772EC18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7C2D96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07FB70BD" w14:textId="77777777" w:rsidTr="00197567">
        <w:trPr>
          <w:jc w:val="center"/>
        </w:trPr>
        <w:tc>
          <w:tcPr>
            <w:tcW w:w="485" w:type="dxa"/>
            <w:vAlign w:val="center"/>
          </w:tcPr>
          <w:p w14:paraId="40B7D030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</w:t>
            </w:r>
          </w:p>
        </w:tc>
        <w:tc>
          <w:tcPr>
            <w:tcW w:w="1329" w:type="dxa"/>
            <w:vAlign w:val="center"/>
          </w:tcPr>
          <w:p w14:paraId="66BA995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ADES</w:t>
            </w:r>
          </w:p>
        </w:tc>
        <w:tc>
          <w:tcPr>
            <w:tcW w:w="2357" w:type="dxa"/>
            <w:vAlign w:val="center"/>
          </w:tcPr>
          <w:p w14:paraId="1F9907D4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Akasha Wira International Tbk.</w:t>
            </w:r>
          </w:p>
        </w:tc>
        <w:tc>
          <w:tcPr>
            <w:tcW w:w="676" w:type="dxa"/>
            <w:vAlign w:val="center"/>
          </w:tcPr>
          <w:p w14:paraId="4CCE217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AE696B8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1B30C51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9050E2B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1FD5E2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012433B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7A9FD5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F6889F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188255C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B22577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4F8145D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D61475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78E3663D" w14:textId="77777777" w:rsidTr="00197567">
        <w:trPr>
          <w:jc w:val="center"/>
        </w:trPr>
        <w:tc>
          <w:tcPr>
            <w:tcW w:w="485" w:type="dxa"/>
            <w:vAlign w:val="center"/>
          </w:tcPr>
          <w:p w14:paraId="5420ADB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</w:t>
            </w:r>
          </w:p>
        </w:tc>
        <w:tc>
          <w:tcPr>
            <w:tcW w:w="1329" w:type="dxa"/>
            <w:vAlign w:val="center"/>
          </w:tcPr>
          <w:p w14:paraId="04B63CE0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3D6A61">
              <w:rPr>
                <w:rFonts w:ascii="Times New Roman" w:hAnsi="Times New Roman"/>
              </w:rPr>
              <w:t>AGAR</w:t>
            </w:r>
          </w:p>
        </w:tc>
        <w:tc>
          <w:tcPr>
            <w:tcW w:w="2357" w:type="dxa"/>
            <w:vAlign w:val="center"/>
          </w:tcPr>
          <w:p w14:paraId="5E4A1199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Asia Sejatera Mina Tbk.</w:t>
            </w:r>
          </w:p>
        </w:tc>
        <w:tc>
          <w:tcPr>
            <w:tcW w:w="676" w:type="dxa"/>
            <w:vAlign w:val="center"/>
          </w:tcPr>
          <w:p w14:paraId="5A920B9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FD2DCF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477301E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21C305E" w14:textId="77777777" w:rsidR="003D6A61" w:rsidRPr="00DC7C95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63" w:type="dxa"/>
            <w:vAlign w:val="center"/>
          </w:tcPr>
          <w:p w14:paraId="2E7843E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6D14F1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36D3968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E42478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7FBDFBDF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36749C5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329D7E1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EFBB1D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6B5748DC" w14:textId="77777777" w:rsidTr="00197567">
        <w:trPr>
          <w:jc w:val="center"/>
        </w:trPr>
        <w:tc>
          <w:tcPr>
            <w:tcW w:w="485" w:type="dxa"/>
            <w:vAlign w:val="center"/>
          </w:tcPr>
          <w:p w14:paraId="46D6352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</w:t>
            </w:r>
          </w:p>
        </w:tc>
        <w:tc>
          <w:tcPr>
            <w:tcW w:w="1329" w:type="dxa"/>
            <w:vAlign w:val="center"/>
          </w:tcPr>
          <w:p w14:paraId="22C146AD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AISA</w:t>
            </w:r>
          </w:p>
        </w:tc>
        <w:tc>
          <w:tcPr>
            <w:tcW w:w="2357" w:type="dxa"/>
            <w:vAlign w:val="center"/>
          </w:tcPr>
          <w:p w14:paraId="6BC10ED8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FKS Food Sejahtera Tbk.</w:t>
            </w:r>
          </w:p>
        </w:tc>
        <w:tc>
          <w:tcPr>
            <w:tcW w:w="676" w:type="dxa"/>
            <w:vAlign w:val="center"/>
          </w:tcPr>
          <w:p w14:paraId="686376E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AD5F85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0DA56C8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E40B2F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31D506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6A1F6C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E85F49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404D75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8C6DF7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07748B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B2DA40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0FB14B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4135444C" w14:textId="77777777" w:rsidTr="00197567">
        <w:trPr>
          <w:jc w:val="center"/>
        </w:trPr>
        <w:tc>
          <w:tcPr>
            <w:tcW w:w="485" w:type="dxa"/>
            <w:vAlign w:val="center"/>
          </w:tcPr>
          <w:p w14:paraId="0E9314BD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</w:t>
            </w:r>
          </w:p>
        </w:tc>
        <w:tc>
          <w:tcPr>
            <w:tcW w:w="1329" w:type="dxa"/>
            <w:vAlign w:val="center"/>
          </w:tcPr>
          <w:p w14:paraId="3B8F5108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3D6A61">
              <w:rPr>
                <w:rFonts w:ascii="Times New Roman" w:hAnsi="Times New Roman"/>
              </w:rPr>
              <w:t>ALTO</w:t>
            </w:r>
          </w:p>
        </w:tc>
        <w:tc>
          <w:tcPr>
            <w:tcW w:w="2357" w:type="dxa"/>
            <w:vAlign w:val="center"/>
          </w:tcPr>
          <w:p w14:paraId="0424667E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Tri Banyan Tirta Tbk.</w:t>
            </w:r>
          </w:p>
        </w:tc>
        <w:tc>
          <w:tcPr>
            <w:tcW w:w="676" w:type="dxa"/>
            <w:vAlign w:val="center"/>
          </w:tcPr>
          <w:p w14:paraId="037CA74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02AD8F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66D1503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6FF56C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CB1C3E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AB4343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E4381D7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4ED8CB81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6E03E8C1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27052C9A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0C8CC66C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0FA4D2BD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</w:tr>
      <w:tr w:rsidR="003D6A61" w14:paraId="7B929460" w14:textId="77777777" w:rsidTr="00197567">
        <w:trPr>
          <w:jc w:val="center"/>
        </w:trPr>
        <w:tc>
          <w:tcPr>
            <w:tcW w:w="485" w:type="dxa"/>
            <w:vAlign w:val="center"/>
          </w:tcPr>
          <w:p w14:paraId="3389F4D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</w:t>
            </w:r>
          </w:p>
        </w:tc>
        <w:tc>
          <w:tcPr>
            <w:tcW w:w="1329" w:type="dxa"/>
            <w:vAlign w:val="center"/>
          </w:tcPr>
          <w:p w14:paraId="4E81F4A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3D6A61">
              <w:rPr>
                <w:rFonts w:ascii="Times New Roman" w:hAnsi="Times New Roman"/>
              </w:rPr>
              <w:t>ANDI</w:t>
            </w:r>
          </w:p>
        </w:tc>
        <w:tc>
          <w:tcPr>
            <w:tcW w:w="2357" w:type="dxa"/>
            <w:vAlign w:val="center"/>
          </w:tcPr>
          <w:p w14:paraId="6A92A43F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Andira Agro Tbk.</w:t>
            </w:r>
          </w:p>
        </w:tc>
        <w:tc>
          <w:tcPr>
            <w:tcW w:w="676" w:type="dxa"/>
            <w:vAlign w:val="center"/>
          </w:tcPr>
          <w:p w14:paraId="16B3E3F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E3D8E3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6A84B34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FDDD36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7C04DE6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1D40AB9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EAC532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3FF6B0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8BA5759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6FB59658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2455A3D5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047AF195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</w:tr>
      <w:tr w:rsidR="003D6A61" w14:paraId="3D6535BE" w14:textId="77777777" w:rsidTr="00197567">
        <w:trPr>
          <w:jc w:val="center"/>
        </w:trPr>
        <w:tc>
          <w:tcPr>
            <w:tcW w:w="485" w:type="dxa"/>
            <w:vAlign w:val="center"/>
          </w:tcPr>
          <w:p w14:paraId="4153305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7</w:t>
            </w:r>
          </w:p>
        </w:tc>
        <w:tc>
          <w:tcPr>
            <w:tcW w:w="1329" w:type="dxa"/>
            <w:vAlign w:val="center"/>
          </w:tcPr>
          <w:p w14:paraId="2F736BFA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ANJT</w:t>
            </w:r>
          </w:p>
        </w:tc>
        <w:tc>
          <w:tcPr>
            <w:tcW w:w="2357" w:type="dxa"/>
            <w:vAlign w:val="center"/>
          </w:tcPr>
          <w:p w14:paraId="7A0229E3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Austindo Nusantara Jaya Tbk.</w:t>
            </w:r>
          </w:p>
        </w:tc>
        <w:tc>
          <w:tcPr>
            <w:tcW w:w="676" w:type="dxa"/>
            <w:vAlign w:val="center"/>
          </w:tcPr>
          <w:p w14:paraId="400DE20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FA4E40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23CDF22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ECFD92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76CA60D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CF30B3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23027D2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188D74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9B8886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755B2A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5DB4A03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5724F9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0F7F2E00" w14:textId="77777777" w:rsidTr="00197567">
        <w:trPr>
          <w:jc w:val="center"/>
        </w:trPr>
        <w:tc>
          <w:tcPr>
            <w:tcW w:w="485" w:type="dxa"/>
            <w:vAlign w:val="center"/>
          </w:tcPr>
          <w:p w14:paraId="6ECB8FAA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8</w:t>
            </w:r>
          </w:p>
        </w:tc>
        <w:tc>
          <w:tcPr>
            <w:tcW w:w="1329" w:type="dxa"/>
            <w:vAlign w:val="center"/>
          </w:tcPr>
          <w:p w14:paraId="12535E3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3D6A61">
              <w:rPr>
                <w:rFonts w:ascii="Times New Roman" w:hAnsi="Times New Roman"/>
              </w:rPr>
              <w:t>BEEF</w:t>
            </w:r>
          </w:p>
        </w:tc>
        <w:tc>
          <w:tcPr>
            <w:tcW w:w="2357" w:type="dxa"/>
            <w:vAlign w:val="center"/>
          </w:tcPr>
          <w:p w14:paraId="2351A4AB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Estika Tata Tiara Tbk.</w:t>
            </w:r>
          </w:p>
        </w:tc>
        <w:tc>
          <w:tcPr>
            <w:tcW w:w="676" w:type="dxa"/>
            <w:vAlign w:val="center"/>
          </w:tcPr>
          <w:p w14:paraId="0E26FB4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883A83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3DDA223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460AEE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C2333A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D81763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AA01E8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BC0DE8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412538E2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4C040227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50D37A05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5BFCE237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</w:tr>
      <w:tr w:rsidR="003D6A61" w14:paraId="67669B11" w14:textId="77777777" w:rsidTr="00197567">
        <w:trPr>
          <w:jc w:val="center"/>
        </w:trPr>
        <w:tc>
          <w:tcPr>
            <w:tcW w:w="485" w:type="dxa"/>
            <w:vAlign w:val="center"/>
          </w:tcPr>
          <w:p w14:paraId="1D147D8F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9</w:t>
            </w:r>
          </w:p>
        </w:tc>
        <w:tc>
          <w:tcPr>
            <w:tcW w:w="1329" w:type="dxa"/>
            <w:vAlign w:val="center"/>
          </w:tcPr>
          <w:p w14:paraId="36219C55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BISI</w:t>
            </w:r>
          </w:p>
        </w:tc>
        <w:tc>
          <w:tcPr>
            <w:tcW w:w="2357" w:type="dxa"/>
            <w:vAlign w:val="center"/>
          </w:tcPr>
          <w:p w14:paraId="42774A5C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Bisi International Tbk.</w:t>
            </w:r>
          </w:p>
        </w:tc>
        <w:tc>
          <w:tcPr>
            <w:tcW w:w="676" w:type="dxa"/>
            <w:vAlign w:val="center"/>
          </w:tcPr>
          <w:p w14:paraId="756C915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10FF83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3CB13DF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6A27E6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52D8EBB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6D6EC3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E320BE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0FF365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19D3B15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9484B3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157AAF0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E98CFB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573FB16C" w14:textId="77777777" w:rsidTr="00197567">
        <w:trPr>
          <w:jc w:val="center"/>
        </w:trPr>
        <w:tc>
          <w:tcPr>
            <w:tcW w:w="485" w:type="dxa"/>
            <w:vAlign w:val="center"/>
          </w:tcPr>
          <w:p w14:paraId="6657BC5B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0</w:t>
            </w:r>
          </w:p>
        </w:tc>
        <w:tc>
          <w:tcPr>
            <w:tcW w:w="1329" w:type="dxa"/>
            <w:vAlign w:val="center"/>
          </w:tcPr>
          <w:p w14:paraId="4EE1DF7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3D6A61">
              <w:rPr>
                <w:rFonts w:ascii="Times New Roman" w:hAnsi="Times New Roman"/>
              </w:rPr>
              <w:t>BOBA</w:t>
            </w:r>
          </w:p>
        </w:tc>
        <w:tc>
          <w:tcPr>
            <w:tcW w:w="2357" w:type="dxa"/>
            <w:vAlign w:val="center"/>
          </w:tcPr>
          <w:p w14:paraId="4A462A4D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Formosa Ingredient Factory Tbk.</w:t>
            </w:r>
          </w:p>
        </w:tc>
        <w:tc>
          <w:tcPr>
            <w:tcW w:w="676" w:type="dxa"/>
            <w:vAlign w:val="center"/>
          </w:tcPr>
          <w:p w14:paraId="00D1988E" w14:textId="77777777" w:rsidR="003D6A61" w:rsidRPr="00F3430B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</w:rPr>
            </w:pPr>
            <w:r>
              <w:rPr>
                <w:rFonts w:ascii="Times New Roman" w:hAnsi="Times New Roman"/>
                <w:color w:val="548DD4" w:themeColor="text2" w:themeTint="99"/>
              </w:rPr>
              <w:t>X</w:t>
            </w:r>
          </w:p>
        </w:tc>
        <w:tc>
          <w:tcPr>
            <w:tcW w:w="675" w:type="dxa"/>
            <w:vAlign w:val="center"/>
          </w:tcPr>
          <w:p w14:paraId="03D62521" w14:textId="77777777" w:rsidR="003D6A61" w:rsidRPr="00F3430B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</w:rPr>
            </w:pPr>
            <w:r>
              <w:rPr>
                <w:rFonts w:ascii="Times New Roman" w:hAnsi="Times New Roman"/>
                <w:color w:val="548DD4" w:themeColor="text2" w:themeTint="99"/>
              </w:rPr>
              <w:t>X</w:t>
            </w:r>
          </w:p>
        </w:tc>
        <w:tc>
          <w:tcPr>
            <w:tcW w:w="663" w:type="dxa"/>
            <w:vAlign w:val="center"/>
          </w:tcPr>
          <w:p w14:paraId="495B168A" w14:textId="77777777" w:rsidR="003D6A61" w:rsidRPr="00F3430B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</w:rPr>
            </w:pPr>
            <w:r>
              <w:rPr>
                <w:rFonts w:ascii="Times New Roman" w:hAnsi="Times New Roman"/>
                <w:color w:val="548DD4" w:themeColor="text2" w:themeTint="99"/>
              </w:rPr>
              <w:t>X</w:t>
            </w:r>
          </w:p>
        </w:tc>
        <w:tc>
          <w:tcPr>
            <w:tcW w:w="656" w:type="dxa"/>
            <w:vAlign w:val="center"/>
          </w:tcPr>
          <w:p w14:paraId="467C9045" w14:textId="77777777" w:rsidR="003D6A61" w:rsidRPr="00F3430B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</w:rPr>
            </w:pPr>
            <w:r>
              <w:rPr>
                <w:rFonts w:ascii="Times New Roman" w:hAnsi="Times New Roman"/>
                <w:color w:val="548DD4" w:themeColor="text2" w:themeTint="99"/>
              </w:rPr>
              <w:t>X</w:t>
            </w:r>
          </w:p>
        </w:tc>
        <w:tc>
          <w:tcPr>
            <w:tcW w:w="656" w:type="dxa"/>
            <w:vAlign w:val="center"/>
          </w:tcPr>
          <w:p w14:paraId="33B78361" w14:textId="77777777" w:rsidR="003D6A61" w:rsidRPr="00F3430B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</w:rPr>
            </w:pPr>
            <w:r>
              <w:rPr>
                <w:rFonts w:ascii="Times New Roman" w:hAnsi="Times New Roman"/>
                <w:color w:val="548DD4" w:themeColor="text2" w:themeTint="99"/>
              </w:rPr>
              <w:t>X</w:t>
            </w:r>
          </w:p>
        </w:tc>
        <w:tc>
          <w:tcPr>
            <w:tcW w:w="656" w:type="dxa"/>
            <w:vAlign w:val="center"/>
          </w:tcPr>
          <w:p w14:paraId="2237F1B0" w14:textId="77777777" w:rsidR="003D6A61" w:rsidRPr="00F3430B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</w:rPr>
            </w:pPr>
            <w:r>
              <w:rPr>
                <w:rFonts w:ascii="Times New Roman" w:hAnsi="Times New Roman"/>
                <w:color w:val="548DD4" w:themeColor="text2" w:themeTint="99"/>
              </w:rPr>
              <w:t>X</w:t>
            </w:r>
          </w:p>
        </w:tc>
      </w:tr>
      <w:tr w:rsidR="003D6A61" w14:paraId="6FA47C3D" w14:textId="77777777" w:rsidTr="00197567">
        <w:trPr>
          <w:jc w:val="center"/>
        </w:trPr>
        <w:tc>
          <w:tcPr>
            <w:tcW w:w="485" w:type="dxa"/>
            <w:vAlign w:val="center"/>
          </w:tcPr>
          <w:p w14:paraId="418656D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1</w:t>
            </w:r>
          </w:p>
        </w:tc>
        <w:tc>
          <w:tcPr>
            <w:tcW w:w="1329" w:type="dxa"/>
            <w:vAlign w:val="center"/>
          </w:tcPr>
          <w:p w14:paraId="59BDA748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3D6A61">
              <w:rPr>
                <w:rFonts w:ascii="Times New Roman" w:hAnsi="Times New Roman"/>
              </w:rPr>
              <w:t>BTEK</w:t>
            </w:r>
          </w:p>
        </w:tc>
        <w:tc>
          <w:tcPr>
            <w:tcW w:w="2357" w:type="dxa"/>
            <w:vAlign w:val="center"/>
          </w:tcPr>
          <w:p w14:paraId="5BC74BB2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Bumi Teknokultura Unggul Tbk.</w:t>
            </w:r>
          </w:p>
        </w:tc>
        <w:tc>
          <w:tcPr>
            <w:tcW w:w="676" w:type="dxa"/>
            <w:vAlign w:val="center"/>
          </w:tcPr>
          <w:p w14:paraId="07AFE40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1CAA2E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55D835A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28F61A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1A1F23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CD560A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0E99D25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6D3E49F0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09A7708E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7795AE81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44549089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  <w:r w:rsidRPr="003D6A61">
              <w:rPr>
                <w:rFonts w:cs="Calibri"/>
                <w:color w:val="FF0000"/>
              </w:rPr>
              <w:t>√</w:t>
            </w:r>
          </w:p>
          <w:p w14:paraId="7B39B367" w14:textId="77777777" w:rsidR="003D6A61" w:rsidRPr="003D6A61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</w:tr>
      <w:tr w:rsidR="003D6A61" w14:paraId="1B632AC9" w14:textId="77777777" w:rsidTr="00197567">
        <w:trPr>
          <w:jc w:val="center"/>
        </w:trPr>
        <w:tc>
          <w:tcPr>
            <w:tcW w:w="485" w:type="dxa"/>
            <w:vAlign w:val="center"/>
          </w:tcPr>
          <w:p w14:paraId="143F19E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2</w:t>
            </w:r>
          </w:p>
        </w:tc>
        <w:tc>
          <w:tcPr>
            <w:tcW w:w="1329" w:type="dxa"/>
            <w:vAlign w:val="center"/>
          </w:tcPr>
          <w:p w14:paraId="53D0D85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BUDI</w:t>
            </w:r>
          </w:p>
        </w:tc>
        <w:tc>
          <w:tcPr>
            <w:tcW w:w="2357" w:type="dxa"/>
            <w:vAlign w:val="center"/>
          </w:tcPr>
          <w:p w14:paraId="0E07F792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Budi Starch &amp; Sweetener Tbk</w:t>
            </w:r>
          </w:p>
        </w:tc>
        <w:tc>
          <w:tcPr>
            <w:tcW w:w="676" w:type="dxa"/>
            <w:vAlign w:val="center"/>
          </w:tcPr>
          <w:p w14:paraId="62B1427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550232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2E60768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5B065E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B41F34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C1E087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3738714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B5DE69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C64F59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82F8D6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1350B4E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A39183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1AEEE967" w14:textId="77777777" w:rsidTr="00197567">
        <w:trPr>
          <w:jc w:val="center"/>
        </w:trPr>
        <w:tc>
          <w:tcPr>
            <w:tcW w:w="485" w:type="dxa"/>
            <w:vAlign w:val="center"/>
          </w:tcPr>
          <w:p w14:paraId="466D1FF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3</w:t>
            </w:r>
          </w:p>
        </w:tc>
        <w:tc>
          <w:tcPr>
            <w:tcW w:w="1329" w:type="dxa"/>
            <w:vAlign w:val="center"/>
          </w:tcPr>
          <w:p w14:paraId="636FEA05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F3430B">
              <w:rPr>
                <w:rFonts w:ascii="Times New Roman" w:hAnsi="Times New Roman"/>
              </w:rPr>
              <w:t>BWPT</w:t>
            </w:r>
          </w:p>
        </w:tc>
        <w:tc>
          <w:tcPr>
            <w:tcW w:w="2357" w:type="dxa"/>
            <w:vAlign w:val="center"/>
          </w:tcPr>
          <w:p w14:paraId="5771B0DC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Eagle High Plantations Tbk.</w:t>
            </w:r>
          </w:p>
        </w:tc>
        <w:tc>
          <w:tcPr>
            <w:tcW w:w="676" w:type="dxa"/>
            <w:vAlign w:val="center"/>
          </w:tcPr>
          <w:p w14:paraId="3F9AC91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021DAD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1DD52F4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6831048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D14660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29C275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B9EF36D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2BED71DE" w14:textId="77777777" w:rsidR="003D6A61" w:rsidRPr="00F3430B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4F36203F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6A7FFF7B" w14:textId="77777777" w:rsidR="003D6A61" w:rsidRPr="00F3430B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4B78EF6B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985BEA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6BAE8306" w14:textId="77777777" w:rsidTr="00197567">
        <w:trPr>
          <w:jc w:val="center"/>
        </w:trPr>
        <w:tc>
          <w:tcPr>
            <w:tcW w:w="485" w:type="dxa"/>
            <w:vAlign w:val="center"/>
          </w:tcPr>
          <w:p w14:paraId="5A7CCFD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4</w:t>
            </w:r>
          </w:p>
        </w:tc>
        <w:tc>
          <w:tcPr>
            <w:tcW w:w="1329" w:type="dxa"/>
            <w:vAlign w:val="center"/>
          </w:tcPr>
          <w:p w14:paraId="013E2029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CAMP</w:t>
            </w:r>
          </w:p>
        </w:tc>
        <w:tc>
          <w:tcPr>
            <w:tcW w:w="2357" w:type="dxa"/>
            <w:vAlign w:val="center"/>
          </w:tcPr>
          <w:p w14:paraId="47646916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Campina Ice Cream Industry Tbk.</w:t>
            </w:r>
          </w:p>
        </w:tc>
        <w:tc>
          <w:tcPr>
            <w:tcW w:w="676" w:type="dxa"/>
            <w:vAlign w:val="center"/>
          </w:tcPr>
          <w:p w14:paraId="7220409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A59DC3B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4462B07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91836F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51029AD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BFB31E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EB53D50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9FDDEE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B5E4B7F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B83045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C4AD9E5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E9600E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212C0CA9" w14:textId="77777777" w:rsidTr="00197567">
        <w:trPr>
          <w:jc w:val="center"/>
        </w:trPr>
        <w:tc>
          <w:tcPr>
            <w:tcW w:w="485" w:type="dxa"/>
            <w:vAlign w:val="center"/>
          </w:tcPr>
          <w:p w14:paraId="20E571D8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5</w:t>
            </w:r>
          </w:p>
        </w:tc>
        <w:tc>
          <w:tcPr>
            <w:tcW w:w="1329" w:type="dxa"/>
            <w:vAlign w:val="center"/>
          </w:tcPr>
          <w:p w14:paraId="1D4D3E4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CEKA</w:t>
            </w:r>
          </w:p>
        </w:tc>
        <w:tc>
          <w:tcPr>
            <w:tcW w:w="2357" w:type="dxa"/>
            <w:vAlign w:val="center"/>
          </w:tcPr>
          <w:p w14:paraId="375A8587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Wilmar Cahaya Indonesia Tbk.</w:t>
            </w:r>
          </w:p>
        </w:tc>
        <w:tc>
          <w:tcPr>
            <w:tcW w:w="676" w:type="dxa"/>
            <w:vAlign w:val="center"/>
          </w:tcPr>
          <w:p w14:paraId="26C1692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4ECDB1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6D9D988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1F091E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51B6E7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868BF1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578A21D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FEFFF9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752C06A9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50868F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1EAEE6F4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6DEECB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7AE88DF7" w14:textId="77777777" w:rsidTr="00197567">
        <w:trPr>
          <w:jc w:val="center"/>
        </w:trPr>
        <w:tc>
          <w:tcPr>
            <w:tcW w:w="485" w:type="dxa"/>
            <w:vAlign w:val="center"/>
          </w:tcPr>
          <w:p w14:paraId="31EE839D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6</w:t>
            </w:r>
          </w:p>
        </w:tc>
        <w:tc>
          <w:tcPr>
            <w:tcW w:w="1329" w:type="dxa"/>
            <w:vAlign w:val="center"/>
          </w:tcPr>
          <w:p w14:paraId="263BFE2C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CLEO</w:t>
            </w:r>
          </w:p>
        </w:tc>
        <w:tc>
          <w:tcPr>
            <w:tcW w:w="2357" w:type="dxa"/>
            <w:vAlign w:val="center"/>
          </w:tcPr>
          <w:p w14:paraId="6692932E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ariguna Primatirta Tbk.</w:t>
            </w:r>
          </w:p>
        </w:tc>
        <w:tc>
          <w:tcPr>
            <w:tcW w:w="676" w:type="dxa"/>
            <w:vAlign w:val="center"/>
          </w:tcPr>
          <w:p w14:paraId="20254A9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1AA640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10CB7792" w14:textId="77777777" w:rsidR="00197567" w:rsidRDefault="00197567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8B6E38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4B434A1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F7E605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E420F51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752751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161AA1A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AC75F4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D9E99E9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88329D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15C27808" w14:textId="77777777" w:rsidTr="00197567">
        <w:trPr>
          <w:jc w:val="center"/>
        </w:trPr>
        <w:tc>
          <w:tcPr>
            <w:tcW w:w="485" w:type="dxa"/>
            <w:vAlign w:val="center"/>
          </w:tcPr>
          <w:p w14:paraId="469B48C5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7</w:t>
            </w:r>
          </w:p>
        </w:tc>
        <w:tc>
          <w:tcPr>
            <w:tcW w:w="1329" w:type="dxa"/>
            <w:vAlign w:val="center"/>
          </w:tcPr>
          <w:p w14:paraId="4E439A2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F3430B">
              <w:rPr>
                <w:rFonts w:ascii="Times New Roman" w:hAnsi="Times New Roman"/>
              </w:rPr>
              <w:t>CMRY</w:t>
            </w:r>
          </w:p>
        </w:tc>
        <w:tc>
          <w:tcPr>
            <w:tcW w:w="2357" w:type="dxa"/>
            <w:vAlign w:val="center"/>
          </w:tcPr>
          <w:p w14:paraId="127D1220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Cisarua Montain Dairy Tbk.</w:t>
            </w:r>
          </w:p>
        </w:tc>
        <w:tc>
          <w:tcPr>
            <w:tcW w:w="676" w:type="dxa"/>
            <w:vAlign w:val="center"/>
          </w:tcPr>
          <w:p w14:paraId="632D0E32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52867352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63" w:type="dxa"/>
            <w:vAlign w:val="center"/>
          </w:tcPr>
          <w:p w14:paraId="0B0304D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DDE06E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9BB6805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  <w:szCs w:val="24"/>
              </w:rPr>
            </w:pPr>
            <w:r>
              <w:rPr>
                <w:rFonts w:ascii="Times New Roman" w:hAnsi="Times New Roman"/>
                <w:color w:val="00B050"/>
                <w:sz w:val="24"/>
                <w:szCs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45923FB7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  <w:szCs w:val="24"/>
              </w:rPr>
            </w:pPr>
            <w:r>
              <w:rPr>
                <w:rFonts w:ascii="Times New Roman" w:hAnsi="Times New Roman"/>
                <w:color w:val="00B050"/>
                <w:sz w:val="24"/>
                <w:szCs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16A3164A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99AE15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14BE5FEE" w14:textId="77777777" w:rsidTr="00197567">
        <w:trPr>
          <w:jc w:val="center"/>
        </w:trPr>
        <w:tc>
          <w:tcPr>
            <w:tcW w:w="485" w:type="dxa"/>
            <w:vAlign w:val="center"/>
          </w:tcPr>
          <w:p w14:paraId="608386B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8</w:t>
            </w:r>
          </w:p>
        </w:tc>
        <w:tc>
          <w:tcPr>
            <w:tcW w:w="1329" w:type="dxa"/>
            <w:vAlign w:val="center"/>
          </w:tcPr>
          <w:p w14:paraId="30D358EB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COCO</w:t>
            </w:r>
          </w:p>
        </w:tc>
        <w:tc>
          <w:tcPr>
            <w:tcW w:w="2357" w:type="dxa"/>
            <w:vAlign w:val="center"/>
          </w:tcPr>
          <w:p w14:paraId="37070BAF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Wahana Interfood Nusantra Tbk.</w:t>
            </w:r>
          </w:p>
        </w:tc>
        <w:tc>
          <w:tcPr>
            <w:tcW w:w="676" w:type="dxa"/>
            <w:vAlign w:val="center"/>
          </w:tcPr>
          <w:p w14:paraId="24580A0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0854CA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74DAF05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E4350F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4785C3E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1B9939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7760E34B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AFCBEC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D301FAE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A3C16F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5E493FB8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B1E4EB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677519D3" w14:textId="77777777" w:rsidTr="00197567">
        <w:trPr>
          <w:jc w:val="center"/>
        </w:trPr>
        <w:tc>
          <w:tcPr>
            <w:tcW w:w="485" w:type="dxa"/>
            <w:vAlign w:val="center"/>
          </w:tcPr>
          <w:p w14:paraId="6672EFB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19</w:t>
            </w:r>
          </w:p>
        </w:tc>
        <w:tc>
          <w:tcPr>
            <w:tcW w:w="1329" w:type="dxa"/>
            <w:vAlign w:val="center"/>
          </w:tcPr>
          <w:p w14:paraId="62626F6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PIN</w:t>
            </w:r>
          </w:p>
        </w:tc>
        <w:tc>
          <w:tcPr>
            <w:tcW w:w="2357" w:type="dxa"/>
            <w:vAlign w:val="center"/>
          </w:tcPr>
          <w:p w14:paraId="7557D5C5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Charoen Pokphand Indonesia Tbk.</w:t>
            </w:r>
          </w:p>
        </w:tc>
        <w:tc>
          <w:tcPr>
            <w:tcW w:w="676" w:type="dxa"/>
            <w:vAlign w:val="center"/>
          </w:tcPr>
          <w:p w14:paraId="45B0D83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C643E6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1CBACFA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45BC480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6323132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53A268E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89F466E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315D9BA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F28A676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0586EC7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4294A00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5F08962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7C8B438C" w14:textId="77777777" w:rsidTr="00197567">
        <w:trPr>
          <w:jc w:val="center"/>
        </w:trPr>
        <w:tc>
          <w:tcPr>
            <w:tcW w:w="485" w:type="dxa"/>
            <w:vAlign w:val="center"/>
          </w:tcPr>
          <w:p w14:paraId="126CB4AF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lastRenderedPageBreak/>
              <w:t>20</w:t>
            </w:r>
          </w:p>
        </w:tc>
        <w:tc>
          <w:tcPr>
            <w:tcW w:w="1329" w:type="dxa"/>
            <w:vAlign w:val="center"/>
          </w:tcPr>
          <w:p w14:paraId="6F5C48C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F3430B">
              <w:rPr>
                <w:rFonts w:ascii="Times New Roman" w:hAnsi="Times New Roman"/>
              </w:rPr>
              <w:t>CPRO</w:t>
            </w:r>
          </w:p>
        </w:tc>
        <w:tc>
          <w:tcPr>
            <w:tcW w:w="2357" w:type="dxa"/>
            <w:vAlign w:val="center"/>
          </w:tcPr>
          <w:p w14:paraId="4261FF9F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Central Proteina Prima Tbk.</w:t>
            </w:r>
          </w:p>
        </w:tc>
        <w:tc>
          <w:tcPr>
            <w:tcW w:w="676" w:type="dxa"/>
            <w:vAlign w:val="center"/>
          </w:tcPr>
          <w:p w14:paraId="4498491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139828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36522AB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93DCA5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287F18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44988E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2416F7D7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202EC3B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3D17A17E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E9B405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34FFC363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2F783E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7ABAF481" w14:textId="77777777" w:rsidTr="00197567">
        <w:trPr>
          <w:jc w:val="center"/>
        </w:trPr>
        <w:tc>
          <w:tcPr>
            <w:tcW w:w="485" w:type="dxa"/>
            <w:vAlign w:val="center"/>
          </w:tcPr>
          <w:p w14:paraId="05AB58E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1</w:t>
            </w:r>
          </w:p>
        </w:tc>
        <w:tc>
          <w:tcPr>
            <w:tcW w:w="1329" w:type="dxa"/>
            <w:vAlign w:val="center"/>
          </w:tcPr>
          <w:p w14:paraId="197D95D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F3430B">
              <w:rPr>
                <w:rFonts w:ascii="Times New Roman" w:hAnsi="Times New Roman"/>
              </w:rPr>
              <w:t>CSRA</w:t>
            </w:r>
          </w:p>
        </w:tc>
        <w:tc>
          <w:tcPr>
            <w:tcW w:w="2357" w:type="dxa"/>
            <w:vAlign w:val="center"/>
          </w:tcPr>
          <w:p w14:paraId="01EB2F3B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Cisadane Sawit Raya Tbk.</w:t>
            </w:r>
          </w:p>
        </w:tc>
        <w:tc>
          <w:tcPr>
            <w:tcW w:w="676" w:type="dxa"/>
            <w:vAlign w:val="center"/>
          </w:tcPr>
          <w:p w14:paraId="367FAC26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5AFBECB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DB63C0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32A57F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A7DCD7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37401830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30ECA7A1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1E79C3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D5FA8F7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9E1E92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68178976" w14:textId="77777777" w:rsidTr="00197567">
        <w:trPr>
          <w:jc w:val="center"/>
        </w:trPr>
        <w:tc>
          <w:tcPr>
            <w:tcW w:w="485" w:type="dxa"/>
            <w:vAlign w:val="center"/>
          </w:tcPr>
          <w:p w14:paraId="7142E98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2</w:t>
            </w:r>
          </w:p>
        </w:tc>
        <w:tc>
          <w:tcPr>
            <w:tcW w:w="1329" w:type="dxa"/>
            <w:vAlign w:val="center"/>
          </w:tcPr>
          <w:p w14:paraId="2F06CD9F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DLTA</w:t>
            </w:r>
          </w:p>
        </w:tc>
        <w:tc>
          <w:tcPr>
            <w:tcW w:w="2357" w:type="dxa"/>
            <w:vAlign w:val="center"/>
          </w:tcPr>
          <w:p w14:paraId="330B08EE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Delta Djakarta Tbk.</w:t>
            </w:r>
          </w:p>
        </w:tc>
        <w:tc>
          <w:tcPr>
            <w:tcW w:w="676" w:type="dxa"/>
            <w:vAlign w:val="center"/>
          </w:tcPr>
          <w:p w14:paraId="496266D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F0FC11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7A6F3C4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869A24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7844AB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9328FF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3CACA61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5C2D38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E3A28FB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842E27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8F72C21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D649E3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5B70A656" w14:textId="77777777" w:rsidTr="00197567">
        <w:trPr>
          <w:jc w:val="center"/>
        </w:trPr>
        <w:tc>
          <w:tcPr>
            <w:tcW w:w="485" w:type="dxa"/>
            <w:vAlign w:val="center"/>
          </w:tcPr>
          <w:p w14:paraId="6A01650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3</w:t>
            </w:r>
          </w:p>
        </w:tc>
        <w:tc>
          <w:tcPr>
            <w:tcW w:w="1329" w:type="dxa"/>
            <w:vAlign w:val="center"/>
          </w:tcPr>
          <w:p w14:paraId="528CE23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F3430B">
              <w:rPr>
                <w:rFonts w:ascii="Times New Roman" w:hAnsi="Times New Roman"/>
              </w:rPr>
              <w:t>DPUM</w:t>
            </w:r>
          </w:p>
        </w:tc>
        <w:tc>
          <w:tcPr>
            <w:tcW w:w="2357" w:type="dxa"/>
            <w:vAlign w:val="center"/>
          </w:tcPr>
          <w:p w14:paraId="01CED4FD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Dua Putra Utama Makmur Tbk.</w:t>
            </w:r>
          </w:p>
        </w:tc>
        <w:tc>
          <w:tcPr>
            <w:tcW w:w="676" w:type="dxa"/>
            <w:vAlign w:val="center"/>
          </w:tcPr>
          <w:p w14:paraId="76CD973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82E363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2FE3308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9CA772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748E1AA" w14:textId="77777777" w:rsidR="003D6A61" w:rsidRPr="00F3430B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320604D6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2BF4438F" w14:textId="77777777" w:rsidR="003D6A61" w:rsidRPr="00F3430B" w:rsidRDefault="003D6A61" w:rsidP="00197567">
            <w:pPr>
              <w:jc w:val="center"/>
              <w:rPr>
                <w:rFonts w:ascii="Times New Roman" w:hAnsi="Times New Roman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54D0992B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6190E6C1" w14:textId="77777777" w:rsidR="003D6A61" w:rsidRPr="00F3430B" w:rsidRDefault="003D6A61" w:rsidP="00197567">
            <w:pPr>
              <w:jc w:val="center"/>
              <w:rPr>
                <w:rFonts w:ascii="Times New Roman" w:hAnsi="Times New Roman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0EF155AE" w14:textId="77777777" w:rsidR="003D6A61" w:rsidRPr="00F3430B" w:rsidRDefault="00F3430B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</w:tr>
      <w:tr w:rsidR="003D6A61" w14:paraId="020211D8" w14:textId="77777777" w:rsidTr="00197567">
        <w:trPr>
          <w:jc w:val="center"/>
        </w:trPr>
        <w:tc>
          <w:tcPr>
            <w:tcW w:w="485" w:type="dxa"/>
            <w:vAlign w:val="center"/>
          </w:tcPr>
          <w:p w14:paraId="0BAA1EF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4</w:t>
            </w:r>
          </w:p>
        </w:tc>
        <w:tc>
          <w:tcPr>
            <w:tcW w:w="1329" w:type="dxa"/>
            <w:vAlign w:val="center"/>
          </w:tcPr>
          <w:p w14:paraId="1871B408" w14:textId="77777777" w:rsidR="003D6A61" w:rsidRPr="00857B52" w:rsidRDefault="003D6A61" w:rsidP="00857B52">
            <w:pPr>
              <w:jc w:val="center"/>
              <w:rPr>
                <w:rFonts w:ascii="Times New Roman" w:hAnsi="Times New Roman"/>
                <w:highlight w:val="red"/>
              </w:rPr>
            </w:pPr>
            <w:r w:rsidRPr="00F3430B">
              <w:rPr>
                <w:rFonts w:ascii="Times New Roman" w:hAnsi="Times New Roman"/>
              </w:rPr>
              <w:t>DSFI</w:t>
            </w:r>
          </w:p>
        </w:tc>
        <w:tc>
          <w:tcPr>
            <w:tcW w:w="2357" w:type="dxa"/>
            <w:vAlign w:val="center"/>
          </w:tcPr>
          <w:p w14:paraId="5D145E63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Dharma Samudera Fishing Industries Tbk.</w:t>
            </w:r>
          </w:p>
        </w:tc>
        <w:tc>
          <w:tcPr>
            <w:tcW w:w="676" w:type="dxa"/>
            <w:vAlign w:val="center"/>
          </w:tcPr>
          <w:p w14:paraId="7175E0B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23BBEA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590CE5A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ED3163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630891C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ACC550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BE7DFE9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985E81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125199C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6754676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C101D02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135A4D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18808C6E" w14:textId="77777777" w:rsidTr="00197567">
        <w:trPr>
          <w:jc w:val="center"/>
        </w:trPr>
        <w:tc>
          <w:tcPr>
            <w:tcW w:w="485" w:type="dxa"/>
            <w:vAlign w:val="center"/>
          </w:tcPr>
          <w:p w14:paraId="24734C5C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5</w:t>
            </w:r>
          </w:p>
        </w:tc>
        <w:tc>
          <w:tcPr>
            <w:tcW w:w="1329" w:type="dxa"/>
            <w:vAlign w:val="center"/>
          </w:tcPr>
          <w:p w14:paraId="76452FEF" w14:textId="77777777" w:rsidR="003D6A61" w:rsidRPr="00857B52" w:rsidRDefault="003D6A61" w:rsidP="00857B52">
            <w:pPr>
              <w:jc w:val="center"/>
              <w:rPr>
                <w:rFonts w:ascii="Times New Roman" w:hAnsi="Times New Roman"/>
                <w:highlight w:val="red"/>
              </w:rPr>
            </w:pPr>
            <w:r w:rsidRPr="00F3430B">
              <w:rPr>
                <w:rFonts w:ascii="Times New Roman" w:hAnsi="Times New Roman"/>
              </w:rPr>
              <w:t>DSNG</w:t>
            </w:r>
          </w:p>
        </w:tc>
        <w:tc>
          <w:tcPr>
            <w:tcW w:w="2357" w:type="dxa"/>
            <w:vAlign w:val="center"/>
          </w:tcPr>
          <w:p w14:paraId="574CD274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Dharma Satya Nusantara Tbk.</w:t>
            </w:r>
          </w:p>
        </w:tc>
        <w:tc>
          <w:tcPr>
            <w:tcW w:w="676" w:type="dxa"/>
            <w:vAlign w:val="center"/>
          </w:tcPr>
          <w:p w14:paraId="3932A0A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64A11D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429A4F0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4D679B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3072CF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5555D1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6E044BF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4BA189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24F5F4E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A08217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44F945F9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9FE369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79F0F4E0" w14:textId="77777777" w:rsidTr="00197567">
        <w:trPr>
          <w:jc w:val="center"/>
        </w:trPr>
        <w:tc>
          <w:tcPr>
            <w:tcW w:w="485" w:type="dxa"/>
            <w:vAlign w:val="center"/>
          </w:tcPr>
          <w:p w14:paraId="16982870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6</w:t>
            </w:r>
          </w:p>
        </w:tc>
        <w:tc>
          <w:tcPr>
            <w:tcW w:w="1329" w:type="dxa"/>
            <w:vAlign w:val="center"/>
          </w:tcPr>
          <w:p w14:paraId="6654074F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F3430B">
              <w:rPr>
                <w:rFonts w:ascii="Times New Roman" w:hAnsi="Times New Roman"/>
              </w:rPr>
              <w:t>ENZO</w:t>
            </w:r>
          </w:p>
        </w:tc>
        <w:tc>
          <w:tcPr>
            <w:tcW w:w="2357" w:type="dxa"/>
            <w:vAlign w:val="center"/>
          </w:tcPr>
          <w:p w14:paraId="40A94B80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orenzo Abadi Perkasa Tbk.</w:t>
            </w:r>
          </w:p>
        </w:tc>
        <w:tc>
          <w:tcPr>
            <w:tcW w:w="676" w:type="dxa"/>
            <w:vAlign w:val="center"/>
          </w:tcPr>
          <w:p w14:paraId="39C23342" w14:textId="77777777" w:rsidR="003D6A61" w:rsidRPr="00F3430B" w:rsidRDefault="00F3430B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6A3548E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93BF07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B85A1F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0A316D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BAFD99F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343C8659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0FAD92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2697853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339C2C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0A475497" w14:textId="77777777" w:rsidTr="00197567">
        <w:trPr>
          <w:jc w:val="center"/>
        </w:trPr>
        <w:tc>
          <w:tcPr>
            <w:tcW w:w="485" w:type="dxa"/>
            <w:vAlign w:val="center"/>
          </w:tcPr>
          <w:p w14:paraId="2BEF1DE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7</w:t>
            </w:r>
          </w:p>
        </w:tc>
        <w:tc>
          <w:tcPr>
            <w:tcW w:w="1329" w:type="dxa"/>
            <w:vAlign w:val="center"/>
          </w:tcPr>
          <w:p w14:paraId="0F5AE96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FAPA</w:t>
            </w:r>
          </w:p>
        </w:tc>
        <w:tc>
          <w:tcPr>
            <w:tcW w:w="2357" w:type="dxa"/>
            <w:vAlign w:val="center"/>
          </w:tcPr>
          <w:p w14:paraId="2DB80C80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FAP Agri Tbk.</w:t>
            </w:r>
          </w:p>
        </w:tc>
        <w:tc>
          <w:tcPr>
            <w:tcW w:w="676" w:type="dxa"/>
            <w:vAlign w:val="center"/>
          </w:tcPr>
          <w:p w14:paraId="08C45150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  <w:szCs w:val="24"/>
              </w:rPr>
            </w:pPr>
            <w:r>
              <w:rPr>
                <w:rFonts w:ascii="Times New Roman" w:hAnsi="Times New Roman"/>
                <w:color w:val="00B050"/>
                <w:sz w:val="24"/>
                <w:szCs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6E70102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C277FF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726495D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7D66AE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7CEC55B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>
              <w:rPr>
                <w:rFonts w:ascii="Times New Roman" w:hAnsi="Times New Roman"/>
                <w:color w:val="00B050"/>
              </w:rPr>
              <w:t>X</w:t>
            </w:r>
          </w:p>
        </w:tc>
        <w:tc>
          <w:tcPr>
            <w:tcW w:w="656" w:type="dxa"/>
            <w:vAlign w:val="center"/>
          </w:tcPr>
          <w:p w14:paraId="7275ED73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31235A3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344929E1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5D8692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7D853882" w14:textId="77777777" w:rsidTr="00197567">
        <w:trPr>
          <w:jc w:val="center"/>
        </w:trPr>
        <w:tc>
          <w:tcPr>
            <w:tcW w:w="485" w:type="dxa"/>
            <w:vAlign w:val="center"/>
          </w:tcPr>
          <w:p w14:paraId="6D84E0B9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8</w:t>
            </w:r>
          </w:p>
        </w:tc>
        <w:tc>
          <w:tcPr>
            <w:tcW w:w="1329" w:type="dxa"/>
            <w:vAlign w:val="center"/>
          </w:tcPr>
          <w:p w14:paraId="1DADF81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FISH</w:t>
            </w:r>
          </w:p>
        </w:tc>
        <w:tc>
          <w:tcPr>
            <w:tcW w:w="2357" w:type="dxa"/>
            <w:vAlign w:val="center"/>
          </w:tcPr>
          <w:p w14:paraId="36127C84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FKS Multi Agro Tbk.</w:t>
            </w:r>
          </w:p>
        </w:tc>
        <w:tc>
          <w:tcPr>
            <w:tcW w:w="676" w:type="dxa"/>
            <w:vAlign w:val="center"/>
          </w:tcPr>
          <w:p w14:paraId="7E3FB3B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CDE2C33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22528DB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412D88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72099E5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60C4DA3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10B64EB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D2B6B3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45BC8FF1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DEAF98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A7375E0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A7DF74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6F9C29BE" w14:textId="77777777" w:rsidTr="00197567">
        <w:trPr>
          <w:jc w:val="center"/>
        </w:trPr>
        <w:tc>
          <w:tcPr>
            <w:tcW w:w="485" w:type="dxa"/>
            <w:vAlign w:val="center"/>
          </w:tcPr>
          <w:p w14:paraId="7AD5D6DF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29</w:t>
            </w:r>
          </w:p>
        </w:tc>
        <w:tc>
          <w:tcPr>
            <w:tcW w:w="1329" w:type="dxa"/>
            <w:vAlign w:val="center"/>
          </w:tcPr>
          <w:p w14:paraId="78A12EC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FOOD</w:t>
            </w:r>
          </w:p>
        </w:tc>
        <w:tc>
          <w:tcPr>
            <w:tcW w:w="2357" w:type="dxa"/>
            <w:vAlign w:val="center"/>
          </w:tcPr>
          <w:p w14:paraId="5A8BAB28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entra Food Indonesia Tbk.</w:t>
            </w:r>
          </w:p>
        </w:tc>
        <w:tc>
          <w:tcPr>
            <w:tcW w:w="676" w:type="dxa"/>
            <w:vAlign w:val="center"/>
          </w:tcPr>
          <w:p w14:paraId="3B31FFE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8337A7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39ED110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6B1FF9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5A6645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B638749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449F222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3DACA6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B94D420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079A9457" w14:textId="77777777" w:rsidR="003D6A61" w:rsidRPr="00F3430B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5039705F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4698D124" w14:textId="77777777" w:rsidR="003D6A61" w:rsidRPr="00F3430B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</w:tr>
      <w:tr w:rsidR="003D6A61" w14:paraId="19752FD8" w14:textId="77777777" w:rsidTr="00197567">
        <w:trPr>
          <w:jc w:val="center"/>
        </w:trPr>
        <w:tc>
          <w:tcPr>
            <w:tcW w:w="485" w:type="dxa"/>
            <w:vAlign w:val="center"/>
          </w:tcPr>
          <w:p w14:paraId="54FA4BCB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0</w:t>
            </w:r>
          </w:p>
        </w:tc>
        <w:tc>
          <w:tcPr>
            <w:tcW w:w="1329" w:type="dxa"/>
            <w:vAlign w:val="center"/>
          </w:tcPr>
          <w:p w14:paraId="213A88A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GOLL</w:t>
            </w:r>
          </w:p>
        </w:tc>
        <w:tc>
          <w:tcPr>
            <w:tcW w:w="2357" w:type="dxa"/>
            <w:vAlign w:val="center"/>
          </w:tcPr>
          <w:p w14:paraId="5D98792E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Golden Plantation Tbk.</w:t>
            </w:r>
          </w:p>
        </w:tc>
        <w:tc>
          <w:tcPr>
            <w:tcW w:w="676" w:type="dxa"/>
            <w:vAlign w:val="center"/>
          </w:tcPr>
          <w:p w14:paraId="3D6DBABE" w14:textId="77777777" w:rsidR="003D6A61" w:rsidRPr="00197567" w:rsidRDefault="00F3430B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35A1ED7B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63" w:type="dxa"/>
            <w:vAlign w:val="center"/>
          </w:tcPr>
          <w:p w14:paraId="20205516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136CF8D3" w14:textId="77777777" w:rsidR="003D6A61" w:rsidRPr="00197567" w:rsidRDefault="00F3430B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5692633C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48F5D18F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</w:tr>
      <w:tr w:rsidR="003D6A61" w14:paraId="7E90DEB1" w14:textId="77777777" w:rsidTr="00197567">
        <w:trPr>
          <w:jc w:val="center"/>
        </w:trPr>
        <w:tc>
          <w:tcPr>
            <w:tcW w:w="485" w:type="dxa"/>
            <w:vAlign w:val="center"/>
          </w:tcPr>
          <w:p w14:paraId="3FB9439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1</w:t>
            </w:r>
          </w:p>
        </w:tc>
        <w:tc>
          <w:tcPr>
            <w:tcW w:w="1329" w:type="dxa"/>
            <w:vAlign w:val="center"/>
          </w:tcPr>
          <w:p w14:paraId="4162D4B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GOOD</w:t>
            </w:r>
          </w:p>
        </w:tc>
        <w:tc>
          <w:tcPr>
            <w:tcW w:w="2357" w:type="dxa"/>
            <w:vAlign w:val="center"/>
          </w:tcPr>
          <w:p w14:paraId="0786662B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Garudafood Putra Putri Jaya Tbk.</w:t>
            </w:r>
          </w:p>
        </w:tc>
        <w:tc>
          <w:tcPr>
            <w:tcW w:w="676" w:type="dxa"/>
            <w:vAlign w:val="center"/>
          </w:tcPr>
          <w:p w14:paraId="4A0A274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290EC3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0CC1C5C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0CD430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5D923FC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EA6703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22CF7F4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231280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2D96CF5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A35D9B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EEEB5E6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6C4FFA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0B447E68" w14:textId="77777777" w:rsidTr="00197567">
        <w:trPr>
          <w:jc w:val="center"/>
        </w:trPr>
        <w:tc>
          <w:tcPr>
            <w:tcW w:w="485" w:type="dxa"/>
            <w:vAlign w:val="center"/>
          </w:tcPr>
          <w:p w14:paraId="16BC268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2</w:t>
            </w:r>
          </w:p>
        </w:tc>
        <w:tc>
          <w:tcPr>
            <w:tcW w:w="1329" w:type="dxa"/>
            <w:vAlign w:val="center"/>
          </w:tcPr>
          <w:p w14:paraId="4B1E2CF5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GZCO</w:t>
            </w:r>
          </w:p>
        </w:tc>
        <w:tc>
          <w:tcPr>
            <w:tcW w:w="2357" w:type="dxa"/>
            <w:vAlign w:val="center"/>
          </w:tcPr>
          <w:p w14:paraId="5FAF83C6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Gozco plantations Tbk.</w:t>
            </w:r>
          </w:p>
        </w:tc>
        <w:tc>
          <w:tcPr>
            <w:tcW w:w="676" w:type="dxa"/>
            <w:vAlign w:val="center"/>
          </w:tcPr>
          <w:p w14:paraId="6B5F3BC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F858DB3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0199D34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54B676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8CA594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5D0822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B1DB59B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6DCCF849" w14:textId="77777777" w:rsidR="003D6A61" w:rsidRPr="00F3430B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6B5E07D2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115EF482" w14:textId="77777777" w:rsidR="003D6A61" w:rsidRPr="00F3430B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02D6E464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904768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47B0A541" w14:textId="77777777" w:rsidTr="00197567">
        <w:trPr>
          <w:jc w:val="center"/>
        </w:trPr>
        <w:tc>
          <w:tcPr>
            <w:tcW w:w="485" w:type="dxa"/>
            <w:vAlign w:val="center"/>
          </w:tcPr>
          <w:p w14:paraId="5DB1FFF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3</w:t>
            </w:r>
          </w:p>
        </w:tc>
        <w:tc>
          <w:tcPr>
            <w:tcW w:w="1329" w:type="dxa"/>
            <w:vAlign w:val="center"/>
          </w:tcPr>
          <w:p w14:paraId="10B5670D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HOKI</w:t>
            </w:r>
          </w:p>
        </w:tc>
        <w:tc>
          <w:tcPr>
            <w:tcW w:w="2357" w:type="dxa"/>
            <w:vAlign w:val="center"/>
          </w:tcPr>
          <w:p w14:paraId="1A3F12C6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Buyung Poetra Sembada Tbk.</w:t>
            </w:r>
          </w:p>
        </w:tc>
        <w:tc>
          <w:tcPr>
            <w:tcW w:w="676" w:type="dxa"/>
            <w:vAlign w:val="center"/>
          </w:tcPr>
          <w:p w14:paraId="00C0007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0DF649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7523FDD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0CE948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0259E8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E40129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B16E764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8B7BB0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4B901ACC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260D09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72FDBF9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216972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17F284E0" w14:textId="77777777" w:rsidTr="00197567">
        <w:trPr>
          <w:jc w:val="center"/>
        </w:trPr>
        <w:tc>
          <w:tcPr>
            <w:tcW w:w="485" w:type="dxa"/>
            <w:vAlign w:val="center"/>
          </w:tcPr>
          <w:p w14:paraId="5EC0876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4</w:t>
            </w:r>
          </w:p>
        </w:tc>
        <w:tc>
          <w:tcPr>
            <w:tcW w:w="1329" w:type="dxa"/>
            <w:vAlign w:val="center"/>
          </w:tcPr>
          <w:p w14:paraId="1B175DA0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ICBP</w:t>
            </w:r>
          </w:p>
        </w:tc>
        <w:tc>
          <w:tcPr>
            <w:tcW w:w="2357" w:type="dxa"/>
            <w:vAlign w:val="center"/>
          </w:tcPr>
          <w:p w14:paraId="6A6F897B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Indofood CBP Sukses Makmur Tbk.</w:t>
            </w:r>
          </w:p>
        </w:tc>
        <w:tc>
          <w:tcPr>
            <w:tcW w:w="676" w:type="dxa"/>
            <w:vAlign w:val="center"/>
          </w:tcPr>
          <w:p w14:paraId="53FA230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E1E9A3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370FCFB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4A01969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CFBB60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F81E45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5226667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3BF541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7E0A9614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72C6A4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7DF65772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E85A40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3DBFECB4" w14:textId="77777777" w:rsidTr="00197567">
        <w:trPr>
          <w:jc w:val="center"/>
        </w:trPr>
        <w:tc>
          <w:tcPr>
            <w:tcW w:w="485" w:type="dxa"/>
            <w:vAlign w:val="center"/>
          </w:tcPr>
          <w:p w14:paraId="4DE0413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5</w:t>
            </w:r>
          </w:p>
        </w:tc>
        <w:tc>
          <w:tcPr>
            <w:tcW w:w="1329" w:type="dxa"/>
            <w:vAlign w:val="center"/>
          </w:tcPr>
          <w:p w14:paraId="2F33C66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IKAN</w:t>
            </w:r>
          </w:p>
        </w:tc>
        <w:tc>
          <w:tcPr>
            <w:tcW w:w="2357" w:type="dxa"/>
            <w:vAlign w:val="center"/>
          </w:tcPr>
          <w:p w14:paraId="704E75CA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Era Mandiri Cemerlang Tbk.</w:t>
            </w:r>
          </w:p>
        </w:tc>
        <w:tc>
          <w:tcPr>
            <w:tcW w:w="676" w:type="dxa"/>
            <w:vAlign w:val="center"/>
          </w:tcPr>
          <w:p w14:paraId="0D09BE92" w14:textId="77777777" w:rsidR="003D6A61" w:rsidRPr="00F3430B" w:rsidRDefault="003D6A61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49E0A80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A99F459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F3FC6D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CBBC4A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A74FEE1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2562FC5E" w14:textId="77777777" w:rsidR="00F3430B" w:rsidRPr="00F3430B" w:rsidRDefault="00F3430B" w:rsidP="00197567">
            <w:pPr>
              <w:jc w:val="center"/>
              <w:rPr>
                <w:rFonts w:cs="Calibri"/>
                <w:color w:val="FF0000"/>
              </w:rPr>
            </w:pPr>
            <w:r w:rsidRPr="00F3430B">
              <w:rPr>
                <w:rFonts w:cs="Calibri"/>
                <w:color w:val="FF0000"/>
              </w:rPr>
              <w:t>√</w:t>
            </w:r>
          </w:p>
          <w:p w14:paraId="61787AF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6112C64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BE0E50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57518DA2" w14:textId="77777777" w:rsidTr="00197567">
        <w:trPr>
          <w:jc w:val="center"/>
        </w:trPr>
        <w:tc>
          <w:tcPr>
            <w:tcW w:w="485" w:type="dxa"/>
            <w:vAlign w:val="center"/>
          </w:tcPr>
          <w:p w14:paraId="06E88C1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6</w:t>
            </w:r>
          </w:p>
        </w:tc>
        <w:tc>
          <w:tcPr>
            <w:tcW w:w="1329" w:type="dxa"/>
            <w:vAlign w:val="center"/>
          </w:tcPr>
          <w:p w14:paraId="2252E18A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INDF</w:t>
            </w:r>
          </w:p>
        </w:tc>
        <w:tc>
          <w:tcPr>
            <w:tcW w:w="2357" w:type="dxa"/>
            <w:vAlign w:val="center"/>
          </w:tcPr>
          <w:p w14:paraId="60A331CA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Indofood Sukses Makmur Tbk.</w:t>
            </w:r>
          </w:p>
        </w:tc>
        <w:tc>
          <w:tcPr>
            <w:tcW w:w="676" w:type="dxa"/>
            <w:vAlign w:val="center"/>
          </w:tcPr>
          <w:p w14:paraId="6FB9F73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C4EA55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002AE8A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92B4E6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5D6B2D5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3B84B99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039230C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B023D9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100135C8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978E17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4D6D9733" w14:textId="77777777" w:rsidR="00F3430B" w:rsidRDefault="00F3430B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04E4FA1" w14:textId="77777777" w:rsidR="003D6A61" w:rsidRPr="00F3430B" w:rsidRDefault="003D6A61" w:rsidP="00197567">
            <w:pPr>
              <w:jc w:val="center"/>
              <w:rPr>
                <w:rFonts w:cs="Calibri"/>
                <w:b/>
                <w:color w:val="000000"/>
              </w:rPr>
            </w:pPr>
          </w:p>
        </w:tc>
      </w:tr>
      <w:tr w:rsidR="003D6A61" w14:paraId="0E577D40" w14:textId="77777777" w:rsidTr="00197567">
        <w:trPr>
          <w:jc w:val="center"/>
        </w:trPr>
        <w:tc>
          <w:tcPr>
            <w:tcW w:w="485" w:type="dxa"/>
            <w:vAlign w:val="center"/>
          </w:tcPr>
          <w:p w14:paraId="6EB357E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7</w:t>
            </w:r>
          </w:p>
        </w:tc>
        <w:tc>
          <w:tcPr>
            <w:tcW w:w="1329" w:type="dxa"/>
            <w:vAlign w:val="center"/>
          </w:tcPr>
          <w:p w14:paraId="713FBE7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IPPE</w:t>
            </w:r>
          </w:p>
        </w:tc>
        <w:tc>
          <w:tcPr>
            <w:tcW w:w="2357" w:type="dxa"/>
            <w:vAlign w:val="center"/>
          </w:tcPr>
          <w:p w14:paraId="357A9FCA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Indo Pureco Pratama Tbk.</w:t>
            </w:r>
          </w:p>
        </w:tc>
        <w:tc>
          <w:tcPr>
            <w:tcW w:w="676" w:type="dxa"/>
            <w:vAlign w:val="center"/>
          </w:tcPr>
          <w:p w14:paraId="3C50EA04" w14:textId="77777777" w:rsidR="003D6A61" w:rsidRPr="00F619A4" w:rsidRDefault="003D6A61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F619A4">
              <w:rPr>
                <w:rFonts w:ascii="Times New Roman" w:hAnsi="Times New Roman"/>
                <w:color w:val="00B050"/>
              </w:rPr>
              <w:t>X</w:t>
            </w:r>
          </w:p>
        </w:tc>
        <w:tc>
          <w:tcPr>
            <w:tcW w:w="675" w:type="dxa"/>
            <w:vAlign w:val="center"/>
          </w:tcPr>
          <w:p w14:paraId="072E68EF" w14:textId="77777777" w:rsidR="003D6A61" w:rsidRPr="00F619A4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>
              <w:rPr>
                <w:rFonts w:ascii="Times New Roman" w:hAnsi="Times New Roman"/>
                <w:color w:val="00B050"/>
              </w:rPr>
              <w:t>X</w:t>
            </w:r>
          </w:p>
        </w:tc>
        <w:tc>
          <w:tcPr>
            <w:tcW w:w="663" w:type="dxa"/>
            <w:vAlign w:val="center"/>
          </w:tcPr>
          <w:p w14:paraId="1A7C454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C79C3C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6596C9C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  <w:szCs w:val="24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  <w:szCs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3FA86E0B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  <w:szCs w:val="24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  <w:szCs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3B927FE0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E40931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06D17A62" w14:textId="77777777" w:rsidTr="00197567">
        <w:trPr>
          <w:trHeight w:val="651"/>
          <w:jc w:val="center"/>
        </w:trPr>
        <w:tc>
          <w:tcPr>
            <w:tcW w:w="485" w:type="dxa"/>
            <w:vAlign w:val="center"/>
          </w:tcPr>
          <w:p w14:paraId="4D6CB40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8</w:t>
            </w:r>
          </w:p>
        </w:tc>
        <w:tc>
          <w:tcPr>
            <w:tcW w:w="1329" w:type="dxa"/>
            <w:vAlign w:val="center"/>
          </w:tcPr>
          <w:p w14:paraId="5E4337B9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JAWA</w:t>
            </w:r>
          </w:p>
        </w:tc>
        <w:tc>
          <w:tcPr>
            <w:tcW w:w="2357" w:type="dxa"/>
            <w:vAlign w:val="center"/>
          </w:tcPr>
          <w:p w14:paraId="53BDA37A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Jaya Agre Wattie Tbk.</w:t>
            </w:r>
          </w:p>
        </w:tc>
        <w:tc>
          <w:tcPr>
            <w:tcW w:w="676" w:type="dxa"/>
            <w:vAlign w:val="center"/>
          </w:tcPr>
          <w:p w14:paraId="2D354F0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1263D0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62FFFBD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16CB62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295C51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6B7276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B6E58CF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2351A2E4" w14:textId="77777777" w:rsidR="003D6A61" w:rsidRPr="00F619A4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0DE2C652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4FDEE1D3" w14:textId="77777777" w:rsidR="003D6A61" w:rsidRPr="00F619A4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348A31AC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34A05B0B" w14:textId="77777777" w:rsidR="003D6A61" w:rsidRPr="00F619A4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</w:tr>
      <w:tr w:rsidR="003D6A61" w14:paraId="1A4C38D7" w14:textId="77777777" w:rsidTr="00197567">
        <w:trPr>
          <w:jc w:val="center"/>
        </w:trPr>
        <w:tc>
          <w:tcPr>
            <w:tcW w:w="485" w:type="dxa"/>
            <w:vAlign w:val="center"/>
          </w:tcPr>
          <w:p w14:paraId="2D50BCB9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39</w:t>
            </w:r>
          </w:p>
        </w:tc>
        <w:tc>
          <w:tcPr>
            <w:tcW w:w="1329" w:type="dxa"/>
            <w:vAlign w:val="center"/>
          </w:tcPr>
          <w:p w14:paraId="0D64C4C0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JPFA</w:t>
            </w:r>
          </w:p>
        </w:tc>
        <w:tc>
          <w:tcPr>
            <w:tcW w:w="2357" w:type="dxa"/>
            <w:vAlign w:val="center"/>
          </w:tcPr>
          <w:p w14:paraId="6DDCAE6C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Japfa Comfeed Indonesia Tbk.</w:t>
            </w:r>
          </w:p>
        </w:tc>
        <w:tc>
          <w:tcPr>
            <w:tcW w:w="676" w:type="dxa"/>
            <w:vAlign w:val="center"/>
          </w:tcPr>
          <w:p w14:paraId="461C59AC" w14:textId="77777777" w:rsidR="003D6A61" w:rsidRPr="00F619A4" w:rsidRDefault="003D6A61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48A8FFD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66AB0B9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60A5AB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647BA9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28CEC41F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>
              <w:rPr>
                <w:rFonts w:ascii="Times New Roman" w:hAnsi="Times New Roman"/>
                <w:color w:val="00B050"/>
              </w:rPr>
              <w:t>X</w:t>
            </w:r>
          </w:p>
        </w:tc>
        <w:tc>
          <w:tcPr>
            <w:tcW w:w="656" w:type="dxa"/>
            <w:vAlign w:val="center"/>
          </w:tcPr>
          <w:p w14:paraId="1F469DC0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31E82F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74937B72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8F3C15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4884C163" w14:textId="77777777" w:rsidTr="00197567">
        <w:trPr>
          <w:jc w:val="center"/>
        </w:trPr>
        <w:tc>
          <w:tcPr>
            <w:tcW w:w="485" w:type="dxa"/>
            <w:vAlign w:val="center"/>
          </w:tcPr>
          <w:p w14:paraId="792D3F9B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0</w:t>
            </w:r>
          </w:p>
        </w:tc>
        <w:tc>
          <w:tcPr>
            <w:tcW w:w="1329" w:type="dxa"/>
            <w:vAlign w:val="center"/>
          </w:tcPr>
          <w:p w14:paraId="57EE23A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KEJU</w:t>
            </w:r>
          </w:p>
        </w:tc>
        <w:tc>
          <w:tcPr>
            <w:tcW w:w="2357" w:type="dxa"/>
            <w:vAlign w:val="center"/>
          </w:tcPr>
          <w:p w14:paraId="65DAB1BB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ulya Boga Raya Tbk.</w:t>
            </w:r>
          </w:p>
        </w:tc>
        <w:tc>
          <w:tcPr>
            <w:tcW w:w="676" w:type="dxa"/>
            <w:vAlign w:val="center"/>
          </w:tcPr>
          <w:p w14:paraId="11E13AA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89341A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144B681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BE5C0FB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829299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E2E2A0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C0E2428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58DEA6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50670D8C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C7F854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329EC2F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A56A1A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01FB9881" w14:textId="77777777" w:rsidTr="00197567">
        <w:trPr>
          <w:jc w:val="center"/>
        </w:trPr>
        <w:tc>
          <w:tcPr>
            <w:tcW w:w="485" w:type="dxa"/>
            <w:vAlign w:val="center"/>
          </w:tcPr>
          <w:p w14:paraId="27FBC98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1</w:t>
            </w:r>
          </w:p>
        </w:tc>
        <w:tc>
          <w:tcPr>
            <w:tcW w:w="1329" w:type="dxa"/>
            <w:vAlign w:val="center"/>
          </w:tcPr>
          <w:p w14:paraId="016E523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LSIP</w:t>
            </w:r>
          </w:p>
        </w:tc>
        <w:tc>
          <w:tcPr>
            <w:tcW w:w="2357" w:type="dxa"/>
            <w:vAlign w:val="center"/>
          </w:tcPr>
          <w:p w14:paraId="00543D6E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P London Sumatra Indonesia Tbk.</w:t>
            </w:r>
          </w:p>
        </w:tc>
        <w:tc>
          <w:tcPr>
            <w:tcW w:w="676" w:type="dxa"/>
            <w:vAlign w:val="center"/>
          </w:tcPr>
          <w:p w14:paraId="3AC562B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1686C2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5E097FD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D7B128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6581DB2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1C1E793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6DDBBE8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37E946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A0F8363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0305C9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A5D98E1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3BE98E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37C3AA31" w14:textId="77777777" w:rsidTr="00197567">
        <w:trPr>
          <w:jc w:val="center"/>
        </w:trPr>
        <w:tc>
          <w:tcPr>
            <w:tcW w:w="485" w:type="dxa"/>
            <w:vAlign w:val="center"/>
          </w:tcPr>
          <w:p w14:paraId="2C16392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2</w:t>
            </w:r>
          </w:p>
        </w:tc>
        <w:tc>
          <w:tcPr>
            <w:tcW w:w="1329" w:type="dxa"/>
            <w:vAlign w:val="center"/>
          </w:tcPr>
          <w:p w14:paraId="6B9B27B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AGP</w:t>
            </w:r>
          </w:p>
        </w:tc>
        <w:tc>
          <w:tcPr>
            <w:tcW w:w="2357" w:type="dxa"/>
            <w:vAlign w:val="center"/>
          </w:tcPr>
          <w:p w14:paraId="3A4EADAF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ulti Agro Gemilang Plantations Tbk.</w:t>
            </w:r>
          </w:p>
        </w:tc>
        <w:tc>
          <w:tcPr>
            <w:tcW w:w="676" w:type="dxa"/>
            <w:vAlign w:val="center"/>
          </w:tcPr>
          <w:p w14:paraId="7769DA2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2E20FB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258280E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A98F7F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796C84FB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5336865F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6DCDC7A5" w14:textId="77777777" w:rsidR="003D6A61" w:rsidRPr="00F619A4" w:rsidRDefault="003D6A61" w:rsidP="00197567">
            <w:pPr>
              <w:jc w:val="center"/>
              <w:rPr>
                <w:rFonts w:ascii="Times New Roman" w:hAnsi="Times New Roman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0A70FCAE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2B9A5CE1" w14:textId="77777777" w:rsidR="003D6A61" w:rsidRPr="00F619A4" w:rsidRDefault="003D6A61" w:rsidP="00197567">
            <w:pPr>
              <w:jc w:val="center"/>
              <w:rPr>
                <w:rFonts w:ascii="Times New Roman" w:hAnsi="Times New Roman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5BE9EA05" w14:textId="77777777" w:rsidR="003D6A61" w:rsidRPr="00F619A4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</w:tr>
      <w:tr w:rsidR="003D6A61" w14:paraId="6C4207AC" w14:textId="77777777" w:rsidTr="00197567">
        <w:trPr>
          <w:jc w:val="center"/>
        </w:trPr>
        <w:tc>
          <w:tcPr>
            <w:tcW w:w="485" w:type="dxa"/>
            <w:vAlign w:val="center"/>
          </w:tcPr>
          <w:p w14:paraId="6864F49D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lastRenderedPageBreak/>
              <w:t>43</w:t>
            </w:r>
          </w:p>
        </w:tc>
        <w:tc>
          <w:tcPr>
            <w:tcW w:w="1329" w:type="dxa"/>
            <w:vAlign w:val="center"/>
          </w:tcPr>
          <w:p w14:paraId="04090A9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AIN</w:t>
            </w:r>
          </w:p>
        </w:tc>
        <w:tc>
          <w:tcPr>
            <w:tcW w:w="2357" w:type="dxa"/>
            <w:vAlign w:val="center"/>
          </w:tcPr>
          <w:p w14:paraId="69E74D37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alindo Feedmill Tbk.</w:t>
            </w:r>
          </w:p>
        </w:tc>
        <w:tc>
          <w:tcPr>
            <w:tcW w:w="676" w:type="dxa"/>
            <w:vAlign w:val="center"/>
          </w:tcPr>
          <w:p w14:paraId="698A307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571236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1067599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7E5D558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77366DB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E1C73D3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24945E37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AEF217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72E4E3D8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5205C61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428D1422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94A238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07B89C98" w14:textId="77777777" w:rsidTr="00197567">
        <w:trPr>
          <w:jc w:val="center"/>
        </w:trPr>
        <w:tc>
          <w:tcPr>
            <w:tcW w:w="485" w:type="dxa"/>
            <w:vAlign w:val="center"/>
          </w:tcPr>
          <w:p w14:paraId="3C2D479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4</w:t>
            </w:r>
          </w:p>
        </w:tc>
        <w:tc>
          <w:tcPr>
            <w:tcW w:w="1329" w:type="dxa"/>
            <w:vAlign w:val="center"/>
          </w:tcPr>
          <w:p w14:paraId="301F901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GRO</w:t>
            </w:r>
          </w:p>
        </w:tc>
        <w:tc>
          <w:tcPr>
            <w:tcW w:w="2357" w:type="dxa"/>
            <w:vAlign w:val="center"/>
          </w:tcPr>
          <w:p w14:paraId="45E6C8D2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ahkota Group Tbk.</w:t>
            </w:r>
          </w:p>
        </w:tc>
        <w:tc>
          <w:tcPr>
            <w:tcW w:w="676" w:type="dxa"/>
            <w:vAlign w:val="center"/>
          </w:tcPr>
          <w:p w14:paraId="41B308A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C603C93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63008C9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71DAD9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899003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0AA756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666E370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42FEC3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D850FF5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64C2030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1FAA891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8217CA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60B06082" w14:textId="77777777" w:rsidTr="00197567">
        <w:trPr>
          <w:jc w:val="center"/>
        </w:trPr>
        <w:tc>
          <w:tcPr>
            <w:tcW w:w="485" w:type="dxa"/>
            <w:vAlign w:val="center"/>
          </w:tcPr>
          <w:p w14:paraId="505C2FFA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5</w:t>
            </w:r>
          </w:p>
        </w:tc>
        <w:tc>
          <w:tcPr>
            <w:tcW w:w="1329" w:type="dxa"/>
            <w:vAlign w:val="center"/>
          </w:tcPr>
          <w:p w14:paraId="7BA96050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LBI</w:t>
            </w:r>
          </w:p>
        </w:tc>
        <w:tc>
          <w:tcPr>
            <w:tcW w:w="2357" w:type="dxa"/>
            <w:vAlign w:val="center"/>
          </w:tcPr>
          <w:p w14:paraId="2BE0D5D9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ulti Bintang Indonesia Tbk.</w:t>
            </w:r>
          </w:p>
        </w:tc>
        <w:tc>
          <w:tcPr>
            <w:tcW w:w="676" w:type="dxa"/>
            <w:vAlign w:val="center"/>
          </w:tcPr>
          <w:p w14:paraId="6B78B82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13E8818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26F7AA0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641C56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43FB101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A76350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3DC1F55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EAAF405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F602C1F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78985F7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31E5335E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0F0606F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</w:tr>
      <w:tr w:rsidR="003D6A61" w14:paraId="36EC78DC" w14:textId="77777777" w:rsidTr="00197567">
        <w:trPr>
          <w:jc w:val="center"/>
        </w:trPr>
        <w:tc>
          <w:tcPr>
            <w:tcW w:w="485" w:type="dxa"/>
            <w:vAlign w:val="center"/>
          </w:tcPr>
          <w:p w14:paraId="6973416D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6</w:t>
            </w:r>
          </w:p>
        </w:tc>
        <w:tc>
          <w:tcPr>
            <w:tcW w:w="1329" w:type="dxa"/>
            <w:vAlign w:val="center"/>
          </w:tcPr>
          <w:p w14:paraId="05A1E98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YOR</w:t>
            </w:r>
          </w:p>
        </w:tc>
        <w:tc>
          <w:tcPr>
            <w:tcW w:w="2357" w:type="dxa"/>
            <w:vAlign w:val="center"/>
          </w:tcPr>
          <w:p w14:paraId="2F88042F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Mayora Indah Tbk.</w:t>
            </w:r>
          </w:p>
        </w:tc>
        <w:tc>
          <w:tcPr>
            <w:tcW w:w="676" w:type="dxa"/>
            <w:vAlign w:val="center"/>
          </w:tcPr>
          <w:p w14:paraId="10153E6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A07487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2473B14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565E06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05E3B1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v</w:t>
            </w:r>
          </w:p>
        </w:tc>
        <w:tc>
          <w:tcPr>
            <w:tcW w:w="656" w:type="dxa"/>
            <w:vAlign w:val="center"/>
          </w:tcPr>
          <w:p w14:paraId="2A0E98C2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D07206C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5738FD2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D615B29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3AF2EEA4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4B9CCA4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</w:tr>
      <w:tr w:rsidR="003D6A61" w14:paraId="7D3AEED8" w14:textId="77777777" w:rsidTr="00197567">
        <w:trPr>
          <w:jc w:val="center"/>
        </w:trPr>
        <w:tc>
          <w:tcPr>
            <w:tcW w:w="485" w:type="dxa"/>
            <w:vAlign w:val="center"/>
          </w:tcPr>
          <w:p w14:paraId="28E55C20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7</w:t>
            </w:r>
          </w:p>
        </w:tc>
        <w:tc>
          <w:tcPr>
            <w:tcW w:w="1329" w:type="dxa"/>
            <w:vAlign w:val="center"/>
          </w:tcPr>
          <w:p w14:paraId="020C070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NASI</w:t>
            </w:r>
          </w:p>
        </w:tc>
        <w:tc>
          <w:tcPr>
            <w:tcW w:w="2357" w:type="dxa"/>
            <w:vAlign w:val="center"/>
          </w:tcPr>
          <w:p w14:paraId="227745E1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Wahana Inti Makmur Tbk.</w:t>
            </w:r>
          </w:p>
        </w:tc>
        <w:tc>
          <w:tcPr>
            <w:tcW w:w="676" w:type="dxa"/>
            <w:vAlign w:val="center"/>
          </w:tcPr>
          <w:p w14:paraId="54C09F82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</w:pPr>
            <w:r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7CB415BD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</w:pPr>
            <w:r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  <w:t>X</w:t>
            </w:r>
          </w:p>
        </w:tc>
        <w:tc>
          <w:tcPr>
            <w:tcW w:w="663" w:type="dxa"/>
            <w:vAlign w:val="center"/>
          </w:tcPr>
          <w:p w14:paraId="23B2F9DC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</w:pPr>
            <w:r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24282CB0" w14:textId="77777777" w:rsidR="003D6A61" w:rsidRPr="00197567" w:rsidRDefault="00F619A4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34472585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28772108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</w:pPr>
            <w:r>
              <w:rPr>
                <w:rFonts w:ascii="Times New Roman" w:hAnsi="Times New Roman"/>
                <w:color w:val="548DD4" w:themeColor="text2" w:themeTint="99"/>
                <w:sz w:val="24"/>
                <w:szCs w:val="24"/>
              </w:rPr>
              <w:t>X</w:t>
            </w:r>
          </w:p>
        </w:tc>
      </w:tr>
      <w:tr w:rsidR="003D6A61" w14:paraId="4A9D50B0" w14:textId="77777777" w:rsidTr="00197567">
        <w:trPr>
          <w:jc w:val="center"/>
        </w:trPr>
        <w:tc>
          <w:tcPr>
            <w:tcW w:w="485" w:type="dxa"/>
            <w:vAlign w:val="center"/>
          </w:tcPr>
          <w:p w14:paraId="58E9C47C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8</w:t>
            </w:r>
          </w:p>
        </w:tc>
        <w:tc>
          <w:tcPr>
            <w:tcW w:w="1329" w:type="dxa"/>
            <w:vAlign w:val="center"/>
          </w:tcPr>
          <w:p w14:paraId="1B23B82B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OILS</w:t>
            </w:r>
          </w:p>
        </w:tc>
        <w:tc>
          <w:tcPr>
            <w:tcW w:w="2357" w:type="dxa"/>
            <w:vAlign w:val="center"/>
          </w:tcPr>
          <w:p w14:paraId="445D0B68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Indo Oil Perkasa Tbk.</w:t>
            </w:r>
          </w:p>
        </w:tc>
        <w:tc>
          <w:tcPr>
            <w:tcW w:w="676" w:type="dxa"/>
            <w:vAlign w:val="center"/>
          </w:tcPr>
          <w:p w14:paraId="408B810E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42E2BB9F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63" w:type="dxa"/>
            <w:vAlign w:val="center"/>
          </w:tcPr>
          <w:p w14:paraId="0F448BD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3B4AE9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59A8C47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25046D31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35DDABC5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4137C8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7193E5B2" w14:textId="77777777" w:rsidTr="00197567">
        <w:trPr>
          <w:jc w:val="center"/>
        </w:trPr>
        <w:tc>
          <w:tcPr>
            <w:tcW w:w="485" w:type="dxa"/>
            <w:vAlign w:val="center"/>
          </w:tcPr>
          <w:p w14:paraId="102D3D4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49</w:t>
            </w:r>
          </w:p>
        </w:tc>
        <w:tc>
          <w:tcPr>
            <w:tcW w:w="1329" w:type="dxa"/>
            <w:vAlign w:val="center"/>
          </w:tcPr>
          <w:p w14:paraId="32941E90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ALM</w:t>
            </w:r>
          </w:p>
        </w:tc>
        <w:tc>
          <w:tcPr>
            <w:tcW w:w="2357" w:type="dxa"/>
            <w:vAlign w:val="center"/>
          </w:tcPr>
          <w:p w14:paraId="77655160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rovident Agro Tbk.</w:t>
            </w:r>
          </w:p>
        </w:tc>
        <w:tc>
          <w:tcPr>
            <w:tcW w:w="676" w:type="dxa"/>
            <w:vAlign w:val="center"/>
          </w:tcPr>
          <w:p w14:paraId="04EFD2A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F701C9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0B06A0B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850FCC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75FE25C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1FC01B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2BDA626F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73FF027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190E1CF2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D792CA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3CB3F4F7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EC974D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2A00B327" w14:textId="77777777" w:rsidTr="00197567">
        <w:trPr>
          <w:jc w:val="center"/>
        </w:trPr>
        <w:tc>
          <w:tcPr>
            <w:tcW w:w="485" w:type="dxa"/>
            <w:vAlign w:val="center"/>
          </w:tcPr>
          <w:p w14:paraId="51DFC118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0</w:t>
            </w:r>
          </w:p>
        </w:tc>
        <w:tc>
          <w:tcPr>
            <w:tcW w:w="1329" w:type="dxa"/>
            <w:vAlign w:val="center"/>
          </w:tcPr>
          <w:p w14:paraId="0FFF910F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ANI</w:t>
            </w:r>
          </w:p>
        </w:tc>
        <w:tc>
          <w:tcPr>
            <w:tcW w:w="2357" w:type="dxa"/>
            <w:vAlign w:val="center"/>
          </w:tcPr>
          <w:p w14:paraId="5A6CB009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ratama Abadnusa Industri Tbk.</w:t>
            </w:r>
          </w:p>
        </w:tc>
        <w:tc>
          <w:tcPr>
            <w:tcW w:w="676" w:type="dxa"/>
            <w:vAlign w:val="center"/>
          </w:tcPr>
          <w:p w14:paraId="16AA1CF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726057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28ABDED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4901A8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756404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2ED979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3FDDA951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35B54F0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7A4DD9E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AD69A5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75ECC2D0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6FAAE6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75DF0CC4" w14:textId="77777777" w:rsidTr="00197567">
        <w:trPr>
          <w:jc w:val="center"/>
        </w:trPr>
        <w:tc>
          <w:tcPr>
            <w:tcW w:w="485" w:type="dxa"/>
            <w:vAlign w:val="center"/>
          </w:tcPr>
          <w:p w14:paraId="77E5B8E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1</w:t>
            </w:r>
          </w:p>
        </w:tc>
        <w:tc>
          <w:tcPr>
            <w:tcW w:w="1329" w:type="dxa"/>
            <w:vAlign w:val="center"/>
          </w:tcPr>
          <w:p w14:paraId="42F4738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GUN</w:t>
            </w:r>
          </w:p>
        </w:tc>
        <w:tc>
          <w:tcPr>
            <w:tcW w:w="2357" w:type="dxa"/>
            <w:vAlign w:val="center"/>
          </w:tcPr>
          <w:p w14:paraId="3700DFA1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radiksi Gunatama Tbk</w:t>
            </w:r>
          </w:p>
        </w:tc>
        <w:tc>
          <w:tcPr>
            <w:tcW w:w="676" w:type="dxa"/>
            <w:vAlign w:val="center"/>
          </w:tcPr>
          <w:p w14:paraId="378FF84F" w14:textId="77777777" w:rsidR="003D6A61" w:rsidRPr="00F619A4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2935B9D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D27C128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4929D0A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4368E8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C07A90B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6CECBB19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50D29F7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3B3BD1E0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0EF42B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5D80AFB6" w14:textId="77777777" w:rsidTr="00197567">
        <w:trPr>
          <w:jc w:val="center"/>
        </w:trPr>
        <w:tc>
          <w:tcPr>
            <w:tcW w:w="485" w:type="dxa"/>
            <w:vAlign w:val="center"/>
          </w:tcPr>
          <w:p w14:paraId="08F9B47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2</w:t>
            </w:r>
          </w:p>
        </w:tc>
        <w:tc>
          <w:tcPr>
            <w:tcW w:w="1329" w:type="dxa"/>
            <w:vAlign w:val="center"/>
          </w:tcPr>
          <w:p w14:paraId="6E8C0E0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MMP</w:t>
            </w:r>
          </w:p>
        </w:tc>
        <w:tc>
          <w:tcPr>
            <w:tcW w:w="2357" w:type="dxa"/>
            <w:vAlign w:val="center"/>
          </w:tcPr>
          <w:p w14:paraId="0E02ADC9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anca Mitra Multiperdana Tbk.</w:t>
            </w:r>
          </w:p>
        </w:tc>
        <w:tc>
          <w:tcPr>
            <w:tcW w:w="676" w:type="dxa"/>
            <w:vAlign w:val="center"/>
          </w:tcPr>
          <w:p w14:paraId="17D1B517" w14:textId="77777777" w:rsidR="003D6A61" w:rsidRPr="00F619A4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631CE84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706E89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F15E70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64D199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6DC719A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  <w:szCs w:val="24"/>
              </w:rPr>
            </w:pPr>
            <w:r>
              <w:rPr>
                <w:rFonts w:ascii="Times New Roman" w:hAnsi="Times New Roman"/>
                <w:color w:val="00B050"/>
                <w:sz w:val="24"/>
                <w:szCs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31FF0B6B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065E5F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034AD6C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FEDB68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580301E4" w14:textId="77777777" w:rsidTr="00197567">
        <w:trPr>
          <w:jc w:val="center"/>
        </w:trPr>
        <w:tc>
          <w:tcPr>
            <w:tcW w:w="485" w:type="dxa"/>
            <w:vAlign w:val="center"/>
          </w:tcPr>
          <w:p w14:paraId="2CE1D0C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3</w:t>
            </w:r>
          </w:p>
        </w:tc>
        <w:tc>
          <w:tcPr>
            <w:tcW w:w="1329" w:type="dxa"/>
            <w:vAlign w:val="center"/>
          </w:tcPr>
          <w:p w14:paraId="6E133F3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SDN</w:t>
            </w:r>
          </w:p>
        </w:tc>
        <w:tc>
          <w:tcPr>
            <w:tcW w:w="2357" w:type="dxa"/>
            <w:vAlign w:val="center"/>
          </w:tcPr>
          <w:p w14:paraId="736C90B8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rasigha Aneka Niaga Tbk.</w:t>
            </w:r>
          </w:p>
        </w:tc>
        <w:tc>
          <w:tcPr>
            <w:tcW w:w="676" w:type="dxa"/>
            <w:vAlign w:val="center"/>
          </w:tcPr>
          <w:p w14:paraId="26F8D32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2C9B08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7E85DC5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06309B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279758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89F464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1576058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1017C7F2" w14:textId="77777777" w:rsidR="003D6A61" w:rsidRPr="00F619A4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7B5E3653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68570852" w14:textId="77777777" w:rsidR="003D6A61" w:rsidRPr="00F619A4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6DE72540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578D04EE" w14:textId="77777777" w:rsidR="003D6A61" w:rsidRPr="00F619A4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</w:tr>
      <w:tr w:rsidR="003D6A61" w14:paraId="55A1A59A" w14:textId="77777777" w:rsidTr="00197567">
        <w:trPr>
          <w:jc w:val="center"/>
        </w:trPr>
        <w:tc>
          <w:tcPr>
            <w:tcW w:w="485" w:type="dxa"/>
            <w:vAlign w:val="center"/>
          </w:tcPr>
          <w:p w14:paraId="066C6318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4</w:t>
            </w:r>
          </w:p>
        </w:tc>
        <w:tc>
          <w:tcPr>
            <w:tcW w:w="1329" w:type="dxa"/>
            <w:vAlign w:val="center"/>
          </w:tcPr>
          <w:p w14:paraId="07224C5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SGO</w:t>
            </w:r>
          </w:p>
        </w:tc>
        <w:tc>
          <w:tcPr>
            <w:tcW w:w="2357" w:type="dxa"/>
            <w:vAlign w:val="center"/>
          </w:tcPr>
          <w:p w14:paraId="49D7570F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Palma Serasi Tbk.</w:t>
            </w:r>
          </w:p>
        </w:tc>
        <w:tc>
          <w:tcPr>
            <w:tcW w:w="676" w:type="dxa"/>
            <w:vAlign w:val="center"/>
          </w:tcPr>
          <w:p w14:paraId="6533AFC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AEBD45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143CEB8A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024C4E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DA1CAF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2F4872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9F0C897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054C2D4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5671261A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DCF873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D8325AB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B48DF0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3008B3C5" w14:textId="77777777" w:rsidTr="00197567">
        <w:trPr>
          <w:jc w:val="center"/>
        </w:trPr>
        <w:tc>
          <w:tcPr>
            <w:tcW w:w="485" w:type="dxa"/>
            <w:vAlign w:val="center"/>
          </w:tcPr>
          <w:p w14:paraId="355AE168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5</w:t>
            </w:r>
          </w:p>
        </w:tc>
        <w:tc>
          <w:tcPr>
            <w:tcW w:w="1329" w:type="dxa"/>
            <w:vAlign w:val="center"/>
          </w:tcPr>
          <w:p w14:paraId="7A863229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ROTI</w:t>
            </w:r>
          </w:p>
        </w:tc>
        <w:tc>
          <w:tcPr>
            <w:tcW w:w="2357" w:type="dxa"/>
            <w:vAlign w:val="center"/>
          </w:tcPr>
          <w:p w14:paraId="093F57DE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Nippon Indosari Corpindo Tbk.</w:t>
            </w:r>
          </w:p>
        </w:tc>
        <w:tc>
          <w:tcPr>
            <w:tcW w:w="676" w:type="dxa"/>
            <w:vAlign w:val="center"/>
          </w:tcPr>
          <w:p w14:paraId="5E1A949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CC481B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59B0F6D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4F95F4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DC91F35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7BEE3D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1374956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1050B62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79928FB5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6A007A5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4520634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9C4DAC0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</w:tr>
      <w:tr w:rsidR="003D6A61" w14:paraId="13D43D9B" w14:textId="77777777" w:rsidTr="00197567">
        <w:trPr>
          <w:jc w:val="center"/>
        </w:trPr>
        <w:tc>
          <w:tcPr>
            <w:tcW w:w="485" w:type="dxa"/>
            <w:vAlign w:val="center"/>
          </w:tcPr>
          <w:p w14:paraId="58E552FF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6</w:t>
            </w:r>
          </w:p>
        </w:tc>
        <w:tc>
          <w:tcPr>
            <w:tcW w:w="1329" w:type="dxa"/>
            <w:vAlign w:val="center"/>
          </w:tcPr>
          <w:p w14:paraId="70ADF6F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GRO</w:t>
            </w:r>
          </w:p>
        </w:tc>
        <w:tc>
          <w:tcPr>
            <w:tcW w:w="2357" w:type="dxa"/>
            <w:vAlign w:val="center"/>
          </w:tcPr>
          <w:p w14:paraId="5CE79AD9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ampoerna Agro Tbk.</w:t>
            </w:r>
          </w:p>
        </w:tc>
        <w:tc>
          <w:tcPr>
            <w:tcW w:w="676" w:type="dxa"/>
            <w:vAlign w:val="center"/>
          </w:tcPr>
          <w:p w14:paraId="3C2C574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C1C9CC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40B7464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210C0C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67C1679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1AFF403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5630B6A2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5DB50C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9B5B5CE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7B0C9AC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D9B3A5C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71AA26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088BE3A0" w14:textId="77777777" w:rsidTr="00197567">
        <w:trPr>
          <w:jc w:val="center"/>
        </w:trPr>
        <w:tc>
          <w:tcPr>
            <w:tcW w:w="485" w:type="dxa"/>
            <w:vAlign w:val="center"/>
          </w:tcPr>
          <w:p w14:paraId="504C1908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7</w:t>
            </w:r>
          </w:p>
        </w:tc>
        <w:tc>
          <w:tcPr>
            <w:tcW w:w="1329" w:type="dxa"/>
            <w:vAlign w:val="center"/>
          </w:tcPr>
          <w:p w14:paraId="12692AD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IMP</w:t>
            </w:r>
          </w:p>
        </w:tc>
        <w:tc>
          <w:tcPr>
            <w:tcW w:w="2357" w:type="dxa"/>
            <w:vAlign w:val="center"/>
          </w:tcPr>
          <w:p w14:paraId="679C3E68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alim Ifomas Pratama Tbk.</w:t>
            </w:r>
          </w:p>
        </w:tc>
        <w:tc>
          <w:tcPr>
            <w:tcW w:w="676" w:type="dxa"/>
            <w:vAlign w:val="center"/>
          </w:tcPr>
          <w:p w14:paraId="70131B9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81704D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1622805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4A2F66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AD2C07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22EEEF9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D929A74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1C3C1F5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498C4113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4A94D4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E0621F7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C51C8A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1C881E71" w14:textId="77777777" w:rsidTr="00197567">
        <w:trPr>
          <w:jc w:val="center"/>
        </w:trPr>
        <w:tc>
          <w:tcPr>
            <w:tcW w:w="485" w:type="dxa"/>
            <w:vAlign w:val="center"/>
          </w:tcPr>
          <w:p w14:paraId="79A817A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8</w:t>
            </w:r>
          </w:p>
        </w:tc>
        <w:tc>
          <w:tcPr>
            <w:tcW w:w="1329" w:type="dxa"/>
            <w:vAlign w:val="center"/>
          </w:tcPr>
          <w:p w14:paraId="409FAFF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IPD</w:t>
            </w:r>
          </w:p>
        </w:tc>
        <w:tc>
          <w:tcPr>
            <w:tcW w:w="2357" w:type="dxa"/>
            <w:vAlign w:val="center"/>
          </w:tcPr>
          <w:p w14:paraId="492F6CC7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reeya Sewu Indonesia Tbk.</w:t>
            </w:r>
          </w:p>
        </w:tc>
        <w:tc>
          <w:tcPr>
            <w:tcW w:w="676" w:type="dxa"/>
            <w:vAlign w:val="center"/>
          </w:tcPr>
          <w:p w14:paraId="3B6CEF6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D29057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09C408F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098B7E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DD51B40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3832E68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A98228C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9723BBC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3E6A8432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75E5765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94B8061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088D60B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</w:tr>
      <w:tr w:rsidR="003D6A61" w14:paraId="601068C0" w14:textId="77777777" w:rsidTr="00197567">
        <w:trPr>
          <w:jc w:val="center"/>
        </w:trPr>
        <w:tc>
          <w:tcPr>
            <w:tcW w:w="485" w:type="dxa"/>
            <w:vAlign w:val="center"/>
          </w:tcPr>
          <w:p w14:paraId="2D04A29B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59</w:t>
            </w:r>
          </w:p>
        </w:tc>
        <w:tc>
          <w:tcPr>
            <w:tcW w:w="1329" w:type="dxa"/>
            <w:vAlign w:val="center"/>
          </w:tcPr>
          <w:p w14:paraId="25DED33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KBM</w:t>
            </w:r>
          </w:p>
        </w:tc>
        <w:tc>
          <w:tcPr>
            <w:tcW w:w="2357" w:type="dxa"/>
            <w:vAlign w:val="center"/>
          </w:tcPr>
          <w:p w14:paraId="705997F7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ekar Bumi Tbk.</w:t>
            </w:r>
          </w:p>
        </w:tc>
        <w:tc>
          <w:tcPr>
            <w:tcW w:w="676" w:type="dxa"/>
            <w:vAlign w:val="center"/>
          </w:tcPr>
          <w:p w14:paraId="3827E30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D3CF17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56090480" w14:textId="77777777" w:rsidR="00197567" w:rsidRDefault="00197567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2FE966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6BDD3A45" w14:textId="77777777" w:rsidR="00197567" w:rsidRDefault="00197567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1115A23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31BBA7F0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7267703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9B052E1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C6862B2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3B9F2227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2EE03B0" w14:textId="77777777" w:rsidR="003D6A61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</w:tr>
      <w:tr w:rsidR="003D6A61" w14:paraId="36FAC133" w14:textId="77777777" w:rsidTr="00197567">
        <w:trPr>
          <w:jc w:val="center"/>
        </w:trPr>
        <w:tc>
          <w:tcPr>
            <w:tcW w:w="485" w:type="dxa"/>
            <w:vAlign w:val="center"/>
          </w:tcPr>
          <w:p w14:paraId="708F8A9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0</w:t>
            </w:r>
          </w:p>
        </w:tc>
        <w:tc>
          <w:tcPr>
            <w:tcW w:w="1329" w:type="dxa"/>
            <w:vAlign w:val="center"/>
          </w:tcPr>
          <w:p w14:paraId="4DC4412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KLT</w:t>
            </w:r>
          </w:p>
        </w:tc>
        <w:tc>
          <w:tcPr>
            <w:tcW w:w="2357" w:type="dxa"/>
            <w:vAlign w:val="center"/>
          </w:tcPr>
          <w:p w14:paraId="7D038872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ekar Laut Tbk.</w:t>
            </w:r>
          </w:p>
        </w:tc>
        <w:tc>
          <w:tcPr>
            <w:tcW w:w="676" w:type="dxa"/>
            <w:vAlign w:val="center"/>
          </w:tcPr>
          <w:p w14:paraId="0B96681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424ED3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37AC1D4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0ED357E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729FBC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0AD462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2684059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479609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F7B348F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49C122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1271A24A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C6B99DF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5FC811BD" w14:textId="77777777" w:rsidTr="00197567">
        <w:trPr>
          <w:jc w:val="center"/>
        </w:trPr>
        <w:tc>
          <w:tcPr>
            <w:tcW w:w="485" w:type="dxa"/>
            <w:vAlign w:val="center"/>
          </w:tcPr>
          <w:p w14:paraId="4CD29C6A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1</w:t>
            </w:r>
          </w:p>
        </w:tc>
        <w:tc>
          <w:tcPr>
            <w:tcW w:w="1329" w:type="dxa"/>
            <w:vAlign w:val="center"/>
          </w:tcPr>
          <w:p w14:paraId="46C7750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MAR</w:t>
            </w:r>
          </w:p>
        </w:tc>
        <w:tc>
          <w:tcPr>
            <w:tcW w:w="2357" w:type="dxa"/>
            <w:vAlign w:val="center"/>
          </w:tcPr>
          <w:p w14:paraId="6CE0BA25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mart Tbk.</w:t>
            </w:r>
          </w:p>
        </w:tc>
        <w:tc>
          <w:tcPr>
            <w:tcW w:w="676" w:type="dxa"/>
            <w:vAlign w:val="center"/>
          </w:tcPr>
          <w:p w14:paraId="0452174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C53BFC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13F03B7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225EA6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39D037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99A0A7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58FCD09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8B9B91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7FDC978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E26E9F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5E9AB3B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05AA064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628345CB" w14:textId="77777777" w:rsidTr="00197567">
        <w:trPr>
          <w:jc w:val="center"/>
        </w:trPr>
        <w:tc>
          <w:tcPr>
            <w:tcW w:w="485" w:type="dxa"/>
            <w:vAlign w:val="center"/>
          </w:tcPr>
          <w:p w14:paraId="195D71C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2</w:t>
            </w:r>
          </w:p>
        </w:tc>
        <w:tc>
          <w:tcPr>
            <w:tcW w:w="1329" w:type="dxa"/>
            <w:vAlign w:val="center"/>
          </w:tcPr>
          <w:p w14:paraId="30E2AB4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SMS</w:t>
            </w:r>
          </w:p>
        </w:tc>
        <w:tc>
          <w:tcPr>
            <w:tcW w:w="2357" w:type="dxa"/>
            <w:vAlign w:val="center"/>
          </w:tcPr>
          <w:p w14:paraId="02D156F4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awit Sumbermas Sarana Tbk.</w:t>
            </w:r>
          </w:p>
        </w:tc>
        <w:tc>
          <w:tcPr>
            <w:tcW w:w="676" w:type="dxa"/>
            <w:vAlign w:val="center"/>
          </w:tcPr>
          <w:p w14:paraId="34017CC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81D73C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5CEE953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7DE701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B7EDC6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CDB12AC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B68187D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380629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1F539D11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5BD5709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BC0E783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27E4E0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3DB34D86" w14:textId="77777777" w:rsidTr="00197567">
        <w:trPr>
          <w:jc w:val="center"/>
        </w:trPr>
        <w:tc>
          <w:tcPr>
            <w:tcW w:w="485" w:type="dxa"/>
            <w:vAlign w:val="center"/>
          </w:tcPr>
          <w:p w14:paraId="611956E2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3</w:t>
            </w:r>
          </w:p>
        </w:tc>
        <w:tc>
          <w:tcPr>
            <w:tcW w:w="1329" w:type="dxa"/>
            <w:vAlign w:val="center"/>
          </w:tcPr>
          <w:p w14:paraId="242709A6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TTP</w:t>
            </w:r>
          </w:p>
        </w:tc>
        <w:tc>
          <w:tcPr>
            <w:tcW w:w="2357" w:type="dxa"/>
            <w:vAlign w:val="center"/>
          </w:tcPr>
          <w:p w14:paraId="08A9EE37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Siantar Top Tbk.</w:t>
            </w:r>
          </w:p>
        </w:tc>
        <w:tc>
          <w:tcPr>
            <w:tcW w:w="676" w:type="dxa"/>
            <w:vAlign w:val="center"/>
          </w:tcPr>
          <w:p w14:paraId="7A245D5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01DB6A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6EF4519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DEA3D6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E41AF7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8F46FE6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247588F9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C1477B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4840CD31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90CAF5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76B03F19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271AAD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52E0034E" w14:textId="77777777" w:rsidTr="00197567">
        <w:trPr>
          <w:jc w:val="center"/>
        </w:trPr>
        <w:tc>
          <w:tcPr>
            <w:tcW w:w="485" w:type="dxa"/>
            <w:vAlign w:val="center"/>
          </w:tcPr>
          <w:p w14:paraId="22B1E499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4</w:t>
            </w:r>
          </w:p>
        </w:tc>
        <w:tc>
          <w:tcPr>
            <w:tcW w:w="1329" w:type="dxa"/>
            <w:vAlign w:val="center"/>
          </w:tcPr>
          <w:p w14:paraId="1D9B9009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TAPG</w:t>
            </w:r>
          </w:p>
        </w:tc>
        <w:tc>
          <w:tcPr>
            <w:tcW w:w="2357" w:type="dxa"/>
            <w:vAlign w:val="center"/>
          </w:tcPr>
          <w:p w14:paraId="73F16390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Triputra Agro Persadha Tbk.</w:t>
            </w:r>
          </w:p>
        </w:tc>
        <w:tc>
          <w:tcPr>
            <w:tcW w:w="676" w:type="dxa"/>
            <w:vAlign w:val="center"/>
          </w:tcPr>
          <w:p w14:paraId="0E85714B" w14:textId="77777777" w:rsidR="003D6A61" w:rsidRPr="00F619A4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 w:rsidRPr="00F619A4">
              <w:rPr>
                <w:rFonts w:ascii="Times New Roman" w:hAnsi="Times New Roman"/>
                <w:color w:val="00B050"/>
              </w:rPr>
              <w:t>X</w:t>
            </w:r>
          </w:p>
        </w:tc>
        <w:tc>
          <w:tcPr>
            <w:tcW w:w="675" w:type="dxa"/>
            <w:vAlign w:val="center"/>
          </w:tcPr>
          <w:p w14:paraId="305805F7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BE9A5A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D84D81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3C632E85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3FC6C53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 w:rsidRPr="00197567"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45D474FC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298B04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36B06220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7B12B8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29FFCFF7" w14:textId="77777777" w:rsidTr="00197567">
        <w:trPr>
          <w:jc w:val="center"/>
        </w:trPr>
        <w:tc>
          <w:tcPr>
            <w:tcW w:w="485" w:type="dxa"/>
            <w:vAlign w:val="center"/>
          </w:tcPr>
          <w:p w14:paraId="76EBADAF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5</w:t>
            </w:r>
          </w:p>
        </w:tc>
        <w:tc>
          <w:tcPr>
            <w:tcW w:w="1329" w:type="dxa"/>
            <w:vAlign w:val="center"/>
          </w:tcPr>
          <w:p w14:paraId="4A73176C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TAYS</w:t>
            </w:r>
          </w:p>
        </w:tc>
        <w:tc>
          <w:tcPr>
            <w:tcW w:w="2357" w:type="dxa"/>
            <w:vAlign w:val="center"/>
          </w:tcPr>
          <w:p w14:paraId="3C566606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Jaya Swarasa Agung Tbk.</w:t>
            </w:r>
          </w:p>
        </w:tc>
        <w:tc>
          <w:tcPr>
            <w:tcW w:w="676" w:type="dxa"/>
            <w:vAlign w:val="center"/>
          </w:tcPr>
          <w:p w14:paraId="5994BB36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39DEE7F3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63" w:type="dxa"/>
            <w:vAlign w:val="center"/>
          </w:tcPr>
          <w:p w14:paraId="37752D3E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255586CE" w14:textId="77777777" w:rsidR="003D6A61" w:rsidRPr="00197567" w:rsidRDefault="00F619A4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5D215A29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638CC21D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548DD4" w:themeColor="text2" w:themeTint="99"/>
                <w:sz w:val="24"/>
              </w:rPr>
            </w:pPr>
            <w:r w:rsidRPr="00197567">
              <w:rPr>
                <w:rFonts w:ascii="Times New Roman" w:hAnsi="Times New Roman"/>
                <w:color w:val="548DD4" w:themeColor="text2" w:themeTint="99"/>
                <w:sz w:val="24"/>
              </w:rPr>
              <w:t>X</w:t>
            </w:r>
          </w:p>
        </w:tc>
      </w:tr>
      <w:tr w:rsidR="003D6A61" w14:paraId="24BDCF23" w14:textId="77777777" w:rsidTr="00197567">
        <w:trPr>
          <w:jc w:val="center"/>
        </w:trPr>
        <w:tc>
          <w:tcPr>
            <w:tcW w:w="485" w:type="dxa"/>
            <w:vAlign w:val="center"/>
          </w:tcPr>
          <w:p w14:paraId="55DA131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6</w:t>
            </w:r>
          </w:p>
        </w:tc>
        <w:tc>
          <w:tcPr>
            <w:tcW w:w="1329" w:type="dxa"/>
            <w:vAlign w:val="center"/>
          </w:tcPr>
          <w:p w14:paraId="2A1C3E51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TBLA</w:t>
            </w:r>
          </w:p>
        </w:tc>
        <w:tc>
          <w:tcPr>
            <w:tcW w:w="2357" w:type="dxa"/>
            <w:vAlign w:val="center"/>
          </w:tcPr>
          <w:p w14:paraId="188F69CB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 xml:space="preserve">Tunas Baru Lampung </w:t>
            </w:r>
            <w:r w:rsidRPr="00886D42">
              <w:rPr>
                <w:rFonts w:ascii="Times New Roman" w:hAnsi="Times New Roman"/>
              </w:rPr>
              <w:lastRenderedPageBreak/>
              <w:t>Tbk.</w:t>
            </w:r>
          </w:p>
        </w:tc>
        <w:tc>
          <w:tcPr>
            <w:tcW w:w="676" w:type="dxa"/>
            <w:vAlign w:val="center"/>
          </w:tcPr>
          <w:p w14:paraId="50DA455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60A32E7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6F3966F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0830CBC2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53058ED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1745C53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6AACAE04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7D9CCF2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3C3129D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6DADBA9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3CDD3855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√</w:t>
            </w:r>
          </w:p>
          <w:p w14:paraId="0DC6F55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210B1A52" w14:textId="77777777" w:rsidTr="00197567">
        <w:trPr>
          <w:jc w:val="center"/>
        </w:trPr>
        <w:tc>
          <w:tcPr>
            <w:tcW w:w="485" w:type="dxa"/>
            <w:vAlign w:val="center"/>
          </w:tcPr>
          <w:p w14:paraId="20C039B9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lastRenderedPageBreak/>
              <w:t>67</w:t>
            </w:r>
          </w:p>
        </w:tc>
        <w:tc>
          <w:tcPr>
            <w:tcW w:w="1329" w:type="dxa"/>
            <w:vAlign w:val="center"/>
          </w:tcPr>
          <w:p w14:paraId="0973370A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TGKA</w:t>
            </w:r>
          </w:p>
        </w:tc>
        <w:tc>
          <w:tcPr>
            <w:tcW w:w="2357" w:type="dxa"/>
            <w:vAlign w:val="center"/>
          </w:tcPr>
          <w:p w14:paraId="24134364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Tigaraksa Sasatri Tbk.</w:t>
            </w:r>
          </w:p>
        </w:tc>
        <w:tc>
          <w:tcPr>
            <w:tcW w:w="676" w:type="dxa"/>
            <w:vAlign w:val="center"/>
          </w:tcPr>
          <w:p w14:paraId="120D151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AEFE5C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004FFBBD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779245B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D746E5C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6BA833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C489F17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90BDB1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36E1FCB8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6A8EB2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950DAA7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DE1231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5C36B419" w14:textId="77777777" w:rsidTr="00197567">
        <w:trPr>
          <w:jc w:val="center"/>
        </w:trPr>
        <w:tc>
          <w:tcPr>
            <w:tcW w:w="485" w:type="dxa"/>
            <w:vAlign w:val="center"/>
          </w:tcPr>
          <w:p w14:paraId="41FD78C8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8</w:t>
            </w:r>
          </w:p>
        </w:tc>
        <w:tc>
          <w:tcPr>
            <w:tcW w:w="1329" w:type="dxa"/>
            <w:vAlign w:val="center"/>
          </w:tcPr>
          <w:p w14:paraId="340F64F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ULTJ</w:t>
            </w:r>
          </w:p>
        </w:tc>
        <w:tc>
          <w:tcPr>
            <w:tcW w:w="2357" w:type="dxa"/>
            <w:vAlign w:val="center"/>
          </w:tcPr>
          <w:p w14:paraId="4DA0A561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Ultra Jaya Milk Industry &amp; Treding Company Tbk.</w:t>
            </w:r>
          </w:p>
        </w:tc>
        <w:tc>
          <w:tcPr>
            <w:tcW w:w="676" w:type="dxa"/>
            <w:vAlign w:val="center"/>
          </w:tcPr>
          <w:p w14:paraId="26F551A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C4B591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61A5181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599798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3BD7133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5091E84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9E47942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D0CA18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89CCB7A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236B33B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0786A2D9" w14:textId="77777777" w:rsidR="00F619A4" w:rsidRDefault="00F619A4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3220C1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664FBB7C" w14:textId="77777777" w:rsidTr="00197567">
        <w:trPr>
          <w:jc w:val="center"/>
        </w:trPr>
        <w:tc>
          <w:tcPr>
            <w:tcW w:w="485" w:type="dxa"/>
            <w:vAlign w:val="center"/>
          </w:tcPr>
          <w:p w14:paraId="39A8074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69</w:t>
            </w:r>
          </w:p>
        </w:tc>
        <w:tc>
          <w:tcPr>
            <w:tcW w:w="1329" w:type="dxa"/>
            <w:vAlign w:val="center"/>
          </w:tcPr>
          <w:p w14:paraId="7E2B698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UNSP</w:t>
            </w:r>
          </w:p>
        </w:tc>
        <w:tc>
          <w:tcPr>
            <w:tcW w:w="2357" w:type="dxa"/>
            <w:vAlign w:val="center"/>
          </w:tcPr>
          <w:p w14:paraId="627D7315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Bakrie Sumatera Plantations Tbk.</w:t>
            </w:r>
          </w:p>
        </w:tc>
        <w:tc>
          <w:tcPr>
            <w:tcW w:w="676" w:type="dxa"/>
            <w:vAlign w:val="center"/>
          </w:tcPr>
          <w:p w14:paraId="01B4C84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0F73B82A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656CE67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DD277D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2E4B47D2" w14:textId="77777777" w:rsidR="003D6A61" w:rsidRPr="00F619A4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>
              <w:rPr>
                <w:rFonts w:ascii="Times New Roman" w:hAnsi="Times New Roman"/>
                <w:color w:val="00B050"/>
              </w:rPr>
              <w:t>X</w:t>
            </w:r>
          </w:p>
        </w:tc>
        <w:tc>
          <w:tcPr>
            <w:tcW w:w="656" w:type="dxa"/>
            <w:vAlign w:val="center"/>
          </w:tcPr>
          <w:p w14:paraId="190F144A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728A1BEB" w14:textId="77777777" w:rsidR="003D6A61" w:rsidRPr="00F619A4" w:rsidRDefault="003D6A61" w:rsidP="00197567">
            <w:pPr>
              <w:jc w:val="center"/>
              <w:rPr>
                <w:rFonts w:ascii="Times New Roman" w:hAnsi="Times New Roman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375DF9B0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2B409D65" w14:textId="77777777" w:rsidR="003D6A61" w:rsidRPr="00F619A4" w:rsidRDefault="003D6A61" w:rsidP="00197567">
            <w:pPr>
              <w:jc w:val="center"/>
              <w:rPr>
                <w:rFonts w:ascii="Times New Roman" w:hAnsi="Times New Roman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68E2F7F7" w14:textId="77777777" w:rsidR="003D6A61" w:rsidRPr="00F619A4" w:rsidRDefault="00197567" w:rsidP="00197567">
            <w:pPr>
              <w:jc w:val="center"/>
              <w:rPr>
                <w:rFonts w:ascii="Times New Roman" w:hAnsi="Times New Roman"/>
                <w:color w:val="00B050"/>
              </w:rPr>
            </w:pPr>
            <w:r>
              <w:rPr>
                <w:rFonts w:ascii="Times New Roman" w:hAnsi="Times New Roman"/>
                <w:color w:val="00B050"/>
              </w:rPr>
              <w:t>X</w:t>
            </w:r>
          </w:p>
        </w:tc>
      </w:tr>
      <w:tr w:rsidR="003D6A61" w14:paraId="7A1665FC" w14:textId="77777777" w:rsidTr="00197567">
        <w:trPr>
          <w:jc w:val="center"/>
        </w:trPr>
        <w:tc>
          <w:tcPr>
            <w:tcW w:w="485" w:type="dxa"/>
            <w:vAlign w:val="center"/>
          </w:tcPr>
          <w:p w14:paraId="1BD86E73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70</w:t>
            </w:r>
          </w:p>
        </w:tc>
        <w:tc>
          <w:tcPr>
            <w:tcW w:w="1329" w:type="dxa"/>
            <w:vAlign w:val="center"/>
          </w:tcPr>
          <w:p w14:paraId="5911E28E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F619A4">
              <w:rPr>
                <w:rFonts w:ascii="Times New Roman" w:hAnsi="Times New Roman"/>
              </w:rPr>
              <w:t>WAPO</w:t>
            </w:r>
          </w:p>
        </w:tc>
        <w:tc>
          <w:tcPr>
            <w:tcW w:w="2357" w:type="dxa"/>
            <w:vAlign w:val="center"/>
          </w:tcPr>
          <w:p w14:paraId="1E2D44F1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Wahana Pronatural Tbk.</w:t>
            </w:r>
          </w:p>
        </w:tc>
        <w:tc>
          <w:tcPr>
            <w:tcW w:w="676" w:type="dxa"/>
            <w:vAlign w:val="center"/>
          </w:tcPr>
          <w:p w14:paraId="49BAA5D8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8793693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7D2F567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C15858D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00B1363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978794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0DD04D5E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0B34C836" w14:textId="77777777" w:rsidR="003D6A61" w:rsidRPr="00F619A4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02F16C2B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02CF4D5B" w14:textId="77777777" w:rsidR="003D6A61" w:rsidRPr="00F619A4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  <w:tc>
          <w:tcPr>
            <w:tcW w:w="656" w:type="dxa"/>
            <w:vAlign w:val="center"/>
          </w:tcPr>
          <w:p w14:paraId="65D75FD5" w14:textId="77777777" w:rsidR="00F619A4" w:rsidRPr="00F619A4" w:rsidRDefault="00F619A4" w:rsidP="00197567">
            <w:pPr>
              <w:jc w:val="center"/>
              <w:rPr>
                <w:rFonts w:cs="Calibri"/>
                <w:color w:val="FF0000"/>
              </w:rPr>
            </w:pPr>
            <w:r w:rsidRPr="00F619A4">
              <w:rPr>
                <w:rFonts w:cs="Calibri"/>
                <w:color w:val="FF0000"/>
              </w:rPr>
              <w:t>√</w:t>
            </w:r>
          </w:p>
          <w:p w14:paraId="12845750" w14:textId="77777777" w:rsidR="003D6A61" w:rsidRPr="00F619A4" w:rsidRDefault="003D6A61" w:rsidP="00197567">
            <w:pPr>
              <w:jc w:val="center"/>
              <w:rPr>
                <w:rFonts w:cs="Calibri"/>
                <w:color w:val="FF0000"/>
              </w:rPr>
            </w:pPr>
          </w:p>
        </w:tc>
      </w:tr>
      <w:tr w:rsidR="003D6A61" w14:paraId="408C8237" w14:textId="77777777" w:rsidTr="00197567">
        <w:trPr>
          <w:jc w:val="center"/>
        </w:trPr>
        <w:tc>
          <w:tcPr>
            <w:tcW w:w="485" w:type="dxa"/>
            <w:vAlign w:val="center"/>
          </w:tcPr>
          <w:p w14:paraId="4853712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71</w:t>
            </w:r>
          </w:p>
        </w:tc>
        <w:tc>
          <w:tcPr>
            <w:tcW w:w="1329" w:type="dxa"/>
            <w:vAlign w:val="center"/>
          </w:tcPr>
          <w:p w14:paraId="4428C1B4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WMPP</w:t>
            </w:r>
          </w:p>
        </w:tc>
        <w:tc>
          <w:tcPr>
            <w:tcW w:w="2357" w:type="dxa"/>
            <w:vAlign w:val="center"/>
          </w:tcPr>
          <w:p w14:paraId="6A9BFCBE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Widodo Makmur Perkasa Tbk.</w:t>
            </w:r>
          </w:p>
        </w:tc>
        <w:tc>
          <w:tcPr>
            <w:tcW w:w="676" w:type="dxa"/>
            <w:vAlign w:val="center"/>
          </w:tcPr>
          <w:p w14:paraId="7D3BE381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D93CDE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75" w:type="dxa"/>
            <w:vAlign w:val="center"/>
          </w:tcPr>
          <w:p w14:paraId="2A50569E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717AA90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11F734E0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53B431B1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42E3359B" w14:textId="77777777" w:rsidR="00197567" w:rsidRDefault="00197567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218C6123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1774FC9" w14:textId="77777777" w:rsidR="00197567" w:rsidRDefault="00197567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793CA436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2674B5C9" w14:textId="77777777" w:rsidR="00197567" w:rsidRDefault="00197567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66EB7C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  <w:tr w:rsidR="003D6A61" w14:paraId="1B9BC64C" w14:textId="77777777" w:rsidTr="00197567">
        <w:trPr>
          <w:jc w:val="center"/>
        </w:trPr>
        <w:tc>
          <w:tcPr>
            <w:tcW w:w="485" w:type="dxa"/>
            <w:vAlign w:val="center"/>
          </w:tcPr>
          <w:p w14:paraId="696C51AB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72</w:t>
            </w:r>
          </w:p>
        </w:tc>
        <w:tc>
          <w:tcPr>
            <w:tcW w:w="1329" w:type="dxa"/>
            <w:vAlign w:val="center"/>
          </w:tcPr>
          <w:p w14:paraId="7B85F737" w14:textId="77777777" w:rsidR="003D6A61" w:rsidRPr="00886D42" w:rsidRDefault="003D6A61" w:rsidP="00857B52">
            <w:pPr>
              <w:jc w:val="center"/>
              <w:rPr>
                <w:rFonts w:ascii="Times New Roman" w:hAnsi="Times New Roman"/>
              </w:rPr>
            </w:pPr>
            <w:r w:rsidRPr="00197567">
              <w:rPr>
                <w:rFonts w:ascii="Times New Roman" w:hAnsi="Times New Roman"/>
              </w:rPr>
              <w:t>WMUU</w:t>
            </w:r>
          </w:p>
        </w:tc>
        <w:tc>
          <w:tcPr>
            <w:tcW w:w="2357" w:type="dxa"/>
            <w:vAlign w:val="center"/>
          </w:tcPr>
          <w:p w14:paraId="5D6A00F9" w14:textId="77777777" w:rsidR="003D6A61" w:rsidRPr="00886D42" w:rsidRDefault="003D6A61" w:rsidP="00197567">
            <w:pPr>
              <w:rPr>
                <w:rFonts w:ascii="Times New Roman" w:hAnsi="Times New Roman"/>
              </w:rPr>
            </w:pPr>
            <w:r w:rsidRPr="00886D42">
              <w:rPr>
                <w:rFonts w:ascii="Times New Roman" w:hAnsi="Times New Roman"/>
              </w:rPr>
              <w:t>Widodo Makmur Unggas Tbk.</w:t>
            </w:r>
          </w:p>
        </w:tc>
        <w:tc>
          <w:tcPr>
            <w:tcW w:w="676" w:type="dxa"/>
            <w:vAlign w:val="center"/>
          </w:tcPr>
          <w:p w14:paraId="46B4445F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75" w:type="dxa"/>
            <w:vAlign w:val="center"/>
          </w:tcPr>
          <w:p w14:paraId="0CAFCA47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4EEFD07F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63" w:type="dxa"/>
            <w:vAlign w:val="center"/>
          </w:tcPr>
          <w:p w14:paraId="611E75A5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8942F27" w14:textId="77777777" w:rsidR="003D6A61" w:rsidRPr="00886D42" w:rsidRDefault="003D6A61" w:rsidP="00197567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656" w:type="dxa"/>
            <w:vAlign w:val="center"/>
          </w:tcPr>
          <w:p w14:paraId="17E1E0CF" w14:textId="77777777" w:rsidR="003D6A61" w:rsidRPr="00197567" w:rsidRDefault="00197567" w:rsidP="00197567">
            <w:pPr>
              <w:jc w:val="center"/>
              <w:rPr>
                <w:rFonts w:ascii="Times New Roman" w:hAnsi="Times New Roman"/>
                <w:color w:val="00B050"/>
                <w:sz w:val="24"/>
              </w:rPr>
            </w:pPr>
            <w:r>
              <w:rPr>
                <w:rFonts w:ascii="Times New Roman" w:hAnsi="Times New Roman"/>
                <w:color w:val="00B050"/>
                <w:sz w:val="24"/>
              </w:rPr>
              <w:t>X</w:t>
            </w:r>
          </w:p>
        </w:tc>
        <w:tc>
          <w:tcPr>
            <w:tcW w:w="656" w:type="dxa"/>
            <w:vAlign w:val="center"/>
          </w:tcPr>
          <w:p w14:paraId="4F7A1F6B" w14:textId="77777777" w:rsidR="00197567" w:rsidRDefault="00197567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1B142AE2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656" w:type="dxa"/>
            <w:vAlign w:val="center"/>
          </w:tcPr>
          <w:p w14:paraId="6FBDDFDD" w14:textId="77777777" w:rsidR="00197567" w:rsidRDefault="00197567" w:rsidP="00197567">
            <w:pPr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√</w:t>
            </w:r>
          </w:p>
          <w:p w14:paraId="6242113A" w14:textId="77777777" w:rsidR="003D6A61" w:rsidRDefault="003D6A61" w:rsidP="00197567">
            <w:pPr>
              <w:jc w:val="center"/>
              <w:rPr>
                <w:rFonts w:cs="Calibri"/>
                <w:color w:val="000000"/>
              </w:rPr>
            </w:pPr>
          </w:p>
        </w:tc>
      </w:tr>
    </w:tbl>
    <w:p w14:paraId="42131E7C" w14:textId="77777777" w:rsidR="00A473F1" w:rsidRDefault="00A473F1" w:rsidP="005A41B0">
      <w:pPr>
        <w:jc w:val="center"/>
        <w:rPr>
          <w:rFonts w:ascii="Times New Roman" w:hAnsi="Times New Roman"/>
          <w:b/>
        </w:rPr>
      </w:pPr>
    </w:p>
    <w:p w14:paraId="728562D2" w14:textId="77777777" w:rsidR="00A473F1" w:rsidRPr="00F15C68" w:rsidRDefault="00F15C68" w:rsidP="00F15C68">
      <w:pPr>
        <w:spacing w:line="480" w:lineRule="auto"/>
        <w:rPr>
          <w:rFonts w:ascii="Times New Roman" w:hAnsi="Times New Roman"/>
          <w:b/>
        </w:rPr>
      </w:pPr>
      <w:r w:rsidRPr="00F15C68">
        <w:rPr>
          <w:rFonts w:ascii="Times New Roman" w:hAnsi="Times New Roman"/>
          <w:b/>
        </w:rPr>
        <w:t>Keterangan :</w:t>
      </w:r>
    </w:p>
    <w:p w14:paraId="022D0216" w14:textId="77777777" w:rsidR="00F15C68" w:rsidRPr="00BC1BA6" w:rsidRDefault="00F15C68" w:rsidP="00BC1BA6">
      <w:pPr>
        <w:spacing w:line="480" w:lineRule="auto"/>
        <w:ind w:left="851" w:hanging="851"/>
        <w:rPr>
          <w:rFonts w:ascii="Times New Roman" w:hAnsi="Times New Roman"/>
          <w:sz w:val="24"/>
        </w:rPr>
      </w:pPr>
      <w:r w:rsidRPr="00BC1BA6">
        <w:rPr>
          <w:rFonts w:ascii="Times New Roman" w:hAnsi="Times New Roman"/>
          <w:sz w:val="24"/>
        </w:rPr>
        <w:t>Hijau</w:t>
      </w:r>
      <w:r w:rsidRPr="00BC1BA6">
        <w:rPr>
          <w:rFonts w:ascii="Times New Roman" w:hAnsi="Times New Roman"/>
          <w:sz w:val="24"/>
        </w:rPr>
        <w:tab/>
        <w:t xml:space="preserve">: Perusahaan Food and Beverage yang tidak rutin melaporkan keuangan pada tahun 2019-2021. </w:t>
      </w:r>
    </w:p>
    <w:p w14:paraId="13B5B9C5" w14:textId="77777777" w:rsidR="00F15C68" w:rsidRPr="00BC1BA6" w:rsidRDefault="00F15C68" w:rsidP="00BC1BA6">
      <w:pPr>
        <w:spacing w:line="480" w:lineRule="auto"/>
        <w:ind w:left="851" w:hanging="851"/>
        <w:rPr>
          <w:rFonts w:ascii="Times New Roman" w:hAnsi="Times New Roman"/>
          <w:sz w:val="24"/>
        </w:rPr>
      </w:pPr>
      <w:r w:rsidRPr="00BC1BA6">
        <w:rPr>
          <w:rFonts w:ascii="Times New Roman" w:hAnsi="Times New Roman"/>
          <w:sz w:val="24"/>
        </w:rPr>
        <w:t>Merah</w:t>
      </w:r>
      <w:r w:rsidRPr="00BC1BA6">
        <w:rPr>
          <w:rFonts w:ascii="Times New Roman" w:hAnsi="Times New Roman"/>
          <w:sz w:val="24"/>
        </w:rPr>
        <w:tab/>
        <w:t>: Perusahaan Food and Beverage yang mengalami kerugian pada tahun 2019-2021.</w:t>
      </w:r>
    </w:p>
    <w:p w14:paraId="3DA481C0" w14:textId="77777777" w:rsidR="00F15C68" w:rsidRPr="00BC1BA6" w:rsidRDefault="00F15C68" w:rsidP="00BC1BA6">
      <w:pPr>
        <w:spacing w:line="480" w:lineRule="auto"/>
        <w:ind w:left="851" w:hanging="851"/>
        <w:rPr>
          <w:rFonts w:ascii="Times New Roman" w:hAnsi="Times New Roman"/>
          <w:sz w:val="24"/>
        </w:rPr>
      </w:pPr>
      <w:r w:rsidRPr="00BC1BA6">
        <w:rPr>
          <w:rFonts w:ascii="Times New Roman" w:hAnsi="Times New Roman"/>
          <w:sz w:val="24"/>
        </w:rPr>
        <w:t>Biru</w:t>
      </w:r>
      <w:r w:rsidRPr="00BC1BA6">
        <w:rPr>
          <w:rFonts w:ascii="Times New Roman" w:hAnsi="Times New Roman"/>
          <w:sz w:val="24"/>
        </w:rPr>
        <w:tab/>
        <w:t>: Perusahaan yang tidak terdaftar di BEI secara berturut-turut dari tahun 2019-2021.</w:t>
      </w:r>
    </w:p>
    <w:p w14:paraId="6B1282A8" w14:textId="77777777" w:rsidR="00F15C68" w:rsidRDefault="00F15C68" w:rsidP="00F15C68">
      <w:pPr>
        <w:rPr>
          <w:rFonts w:ascii="Times New Roman" w:hAnsi="Times New Roman"/>
          <w:b/>
        </w:rPr>
      </w:pPr>
    </w:p>
    <w:p w14:paraId="402B540D" w14:textId="77777777" w:rsidR="005A41B0" w:rsidRPr="005A41B0" w:rsidRDefault="005A41B0" w:rsidP="005A41B0">
      <w:pPr>
        <w:jc w:val="center"/>
        <w:rPr>
          <w:rFonts w:ascii="Times New Roman" w:hAnsi="Times New Roman"/>
          <w:b/>
        </w:rPr>
      </w:pPr>
    </w:p>
    <w:p w14:paraId="59445BA6" w14:textId="77777777" w:rsidR="00C82B2A" w:rsidRPr="00C82B2A" w:rsidRDefault="00C82B2A" w:rsidP="00C82B2A">
      <w:pPr>
        <w:spacing w:after="0" w:line="480" w:lineRule="auto"/>
        <w:ind w:left="-2268" w:right="288"/>
        <w:rPr>
          <w:rFonts w:ascii="Times New Roman" w:hAnsi="Times New Roman"/>
          <w:sz w:val="24"/>
          <w:szCs w:val="24"/>
        </w:rPr>
      </w:pPr>
    </w:p>
    <w:p w14:paraId="2E7CE2D8" w14:textId="77777777" w:rsidR="00C82B2A" w:rsidRDefault="007C4267" w:rsidP="007C4267">
      <w:pPr>
        <w:spacing w:after="218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</w:t>
      </w:r>
    </w:p>
    <w:p w14:paraId="081755C2" w14:textId="77777777" w:rsidR="00A473F1" w:rsidRDefault="00A473F1" w:rsidP="007C4267">
      <w:pPr>
        <w:spacing w:after="218" w:line="480" w:lineRule="auto"/>
        <w:rPr>
          <w:rFonts w:ascii="Times New Roman" w:hAnsi="Times New Roman"/>
          <w:sz w:val="24"/>
          <w:szCs w:val="24"/>
        </w:rPr>
      </w:pPr>
    </w:p>
    <w:p w14:paraId="0241AC6D" w14:textId="77777777" w:rsidR="00A473F1" w:rsidRDefault="00A473F1" w:rsidP="007C4267">
      <w:pPr>
        <w:spacing w:after="218" w:line="480" w:lineRule="auto"/>
        <w:rPr>
          <w:rFonts w:ascii="Times New Roman" w:hAnsi="Times New Roman"/>
          <w:sz w:val="24"/>
          <w:szCs w:val="24"/>
        </w:rPr>
      </w:pPr>
    </w:p>
    <w:p w14:paraId="2C8086E0" w14:textId="77777777" w:rsidR="00A473F1" w:rsidRDefault="00A473F1" w:rsidP="007C4267">
      <w:pPr>
        <w:spacing w:after="218" w:line="480" w:lineRule="auto"/>
        <w:rPr>
          <w:rFonts w:ascii="Times New Roman" w:hAnsi="Times New Roman"/>
          <w:sz w:val="24"/>
          <w:szCs w:val="24"/>
        </w:rPr>
      </w:pPr>
    </w:p>
    <w:p w14:paraId="59C2F879" w14:textId="77777777" w:rsidR="00A473F1" w:rsidRDefault="00A473F1" w:rsidP="007C4267">
      <w:pPr>
        <w:spacing w:after="218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ampiran 2</w:t>
      </w:r>
    </w:p>
    <w:p w14:paraId="27C3142C" w14:textId="77777777" w:rsidR="00C82B2A" w:rsidRDefault="00A473F1" w:rsidP="00A473F1">
      <w:pPr>
        <w:pStyle w:val="Heading3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t xml:space="preserve">Sampel Perusahaan </w:t>
      </w:r>
      <w:r w:rsidRPr="00B1089D">
        <w:rPr>
          <w:rFonts w:ascii="Times New Roman" w:hAnsi="Times New Roman" w:cs="Times New Roman"/>
          <w:color w:val="auto"/>
          <w:sz w:val="24"/>
          <w:szCs w:val="24"/>
        </w:rPr>
        <w:t xml:space="preserve">Sub Sektor </w:t>
      </w:r>
      <w:r>
        <w:rPr>
          <w:rFonts w:ascii="Times New Roman" w:hAnsi="Times New Roman" w:cs="Times New Roman"/>
          <w:color w:val="auto"/>
          <w:sz w:val="24"/>
          <w:szCs w:val="24"/>
        </w:rPr>
        <w:t>Food</w:t>
      </w:r>
      <w:r w:rsidRPr="00B1089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auto"/>
          <w:sz w:val="24"/>
          <w:szCs w:val="24"/>
        </w:rPr>
        <w:t xml:space="preserve">and </w:t>
      </w:r>
      <w:r w:rsidRPr="00B1089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auto"/>
          <w:sz w:val="24"/>
          <w:szCs w:val="24"/>
        </w:rPr>
        <w:t xml:space="preserve">Beverage di BEI </w:t>
      </w:r>
      <w:r w:rsidRPr="00B1089D">
        <w:rPr>
          <w:rFonts w:ascii="Times New Roman" w:hAnsi="Times New Roman" w:cs="Times New Roman"/>
          <w:color w:val="auto"/>
          <w:sz w:val="24"/>
          <w:szCs w:val="24"/>
        </w:rPr>
        <w:t xml:space="preserve"> 2019-2021</w:t>
      </w:r>
    </w:p>
    <w:tbl>
      <w:tblPr>
        <w:tblStyle w:val="TableGrid"/>
        <w:tblW w:w="8584" w:type="dxa"/>
        <w:tblInd w:w="-322" w:type="dxa"/>
        <w:tblCellMar>
          <w:top w:w="33" w:type="dxa"/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710"/>
        <w:gridCol w:w="2269"/>
        <w:gridCol w:w="5605"/>
      </w:tblGrid>
      <w:tr w:rsidR="00A473F1" w:rsidRPr="00B1089D" w14:paraId="3432D818" w14:textId="77777777" w:rsidTr="003D6A61">
        <w:trPr>
          <w:trHeight w:val="478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1E9AA24" w14:textId="77777777" w:rsidR="00A473F1" w:rsidRPr="00B1089D" w:rsidRDefault="00A473F1" w:rsidP="003D6A61">
            <w:pPr>
              <w:ind w:left="94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b/>
                <w:sz w:val="24"/>
                <w:szCs w:val="24"/>
              </w:rPr>
              <w:t xml:space="preserve">No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C30C57F" w14:textId="77777777" w:rsidR="00A473F1" w:rsidRPr="00B1089D" w:rsidRDefault="00A473F1" w:rsidP="003D6A61">
            <w:pPr>
              <w:ind w:left="108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b/>
                <w:sz w:val="24"/>
                <w:szCs w:val="24"/>
              </w:rPr>
              <w:t xml:space="preserve">Kode Perusahaan 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6158F99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b/>
                <w:sz w:val="24"/>
                <w:szCs w:val="24"/>
              </w:rPr>
              <w:t xml:space="preserve">Nama Perusahaan </w:t>
            </w:r>
          </w:p>
        </w:tc>
      </w:tr>
      <w:tr w:rsidR="00A473F1" w:rsidRPr="00B1089D" w14:paraId="0E596B33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98DFC5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CD543F" w14:textId="77777777" w:rsidR="00A473F1" w:rsidRPr="00B1089D" w:rsidRDefault="00A473F1" w:rsidP="003D6A61">
            <w:pPr>
              <w:ind w:right="2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ALI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25B9E5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Astra Agro Lestari Tbk.</w:t>
            </w:r>
          </w:p>
        </w:tc>
      </w:tr>
      <w:tr w:rsidR="00A473F1" w:rsidRPr="00B1089D" w14:paraId="6D8C4735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723150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2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DA7CDE" w14:textId="77777777" w:rsidR="00A473F1" w:rsidRPr="00B1089D" w:rsidRDefault="00A473F1" w:rsidP="003D6A61">
            <w:pPr>
              <w:ind w:right="2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DES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2F509F7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Akasha Wira International Tbk.</w:t>
            </w:r>
          </w:p>
        </w:tc>
      </w:tr>
      <w:tr w:rsidR="00A473F1" w:rsidRPr="00B1089D" w14:paraId="54671339" w14:textId="77777777" w:rsidTr="003D6A61">
        <w:trPr>
          <w:trHeight w:val="312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94AD79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3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CFC01E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ISA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0A0B7A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FKS Food Sejahtera Tbk.</w:t>
            </w:r>
          </w:p>
        </w:tc>
      </w:tr>
      <w:tr w:rsidR="00A473F1" w:rsidRPr="00B1089D" w14:paraId="47A1658A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594BA0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4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B6EB67" w14:textId="77777777" w:rsidR="00A473F1" w:rsidRPr="00B1089D" w:rsidRDefault="00A473F1" w:rsidP="003D6A61">
            <w:pPr>
              <w:ind w:right="2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BISI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71A3AF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Bisi International Tbk.</w:t>
            </w:r>
          </w:p>
        </w:tc>
      </w:tr>
      <w:tr w:rsidR="00A473F1" w:rsidRPr="00B1089D" w14:paraId="51A340D0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C1275E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5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0FF886" w14:textId="77777777" w:rsidR="00A473F1" w:rsidRPr="00B1089D" w:rsidRDefault="00A473F1" w:rsidP="003D6A61">
            <w:pPr>
              <w:ind w:right="1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UDI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BDE913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Budi Starch &amp; Sweetener Tbk</w:t>
            </w:r>
          </w:p>
        </w:tc>
      </w:tr>
      <w:tr w:rsidR="00A473F1" w:rsidRPr="00B1089D" w14:paraId="397DD3C6" w14:textId="77777777" w:rsidTr="003D6A61">
        <w:trPr>
          <w:trHeight w:val="326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FA4D44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6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732482" w14:textId="77777777" w:rsidR="00A473F1" w:rsidRPr="00B1089D" w:rsidRDefault="00A473F1" w:rsidP="003D6A61">
            <w:pPr>
              <w:ind w:left="1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CAMP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4C8457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Campina Ice Cream Industry Tbk.</w:t>
            </w:r>
          </w:p>
        </w:tc>
      </w:tr>
      <w:tr w:rsidR="00A473F1" w:rsidRPr="00B1089D" w14:paraId="4436D7B0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32286D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7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459ABD" w14:textId="77777777" w:rsidR="00A473F1" w:rsidRPr="00B1089D" w:rsidRDefault="00A473F1" w:rsidP="003D6A61">
            <w:pPr>
              <w:ind w:left="1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CEKA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4E26E5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Wilmar Cahaya Indonesia Tbk.</w:t>
            </w:r>
          </w:p>
        </w:tc>
      </w:tr>
      <w:tr w:rsidR="00A473F1" w:rsidRPr="00B1089D" w14:paraId="4ED17707" w14:textId="77777777" w:rsidTr="003D6A61">
        <w:trPr>
          <w:trHeight w:val="326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FD5322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8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6AEACF" w14:textId="77777777" w:rsidR="00A473F1" w:rsidRPr="00B1089D" w:rsidRDefault="00A473F1" w:rsidP="003D6A61">
            <w:pPr>
              <w:ind w:right="2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CPIN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BEEE88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Charoen Pokphand Indonesia Tbk.</w:t>
            </w:r>
          </w:p>
        </w:tc>
      </w:tr>
      <w:tr w:rsidR="00A473F1" w:rsidRPr="00B1089D" w14:paraId="6908AE6B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D0140B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9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9DD54B" w14:textId="77777777" w:rsidR="00A473F1" w:rsidRPr="00B1089D" w:rsidRDefault="00A473F1" w:rsidP="003D6A61">
            <w:pPr>
              <w:ind w:right="2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CSRA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0C7C48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Cisadane Sawit Raya Tbk.</w:t>
            </w:r>
          </w:p>
        </w:tc>
      </w:tr>
      <w:tr w:rsidR="00A473F1" w:rsidRPr="00B1089D" w14:paraId="3B69EC35" w14:textId="77777777" w:rsidTr="003D6A61">
        <w:trPr>
          <w:trHeight w:val="326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183E07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104F62" w14:textId="77777777" w:rsidR="00A473F1" w:rsidRPr="00B1089D" w:rsidRDefault="00A473F1" w:rsidP="003D6A61">
            <w:pPr>
              <w:ind w:right="1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COCO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C24F52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Wahana Interfood Nusantra Tbk.</w:t>
            </w:r>
          </w:p>
        </w:tc>
      </w:tr>
      <w:tr w:rsidR="00A473F1" w:rsidRPr="00B1089D" w14:paraId="68A99968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978AE9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1.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5B90ECB" w14:textId="77777777" w:rsidR="00A473F1" w:rsidRPr="00B1089D" w:rsidRDefault="00A473F1" w:rsidP="003D6A61">
            <w:pPr>
              <w:ind w:right="2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DLTA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796F24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Delta Djakarta Tbk.</w:t>
            </w:r>
          </w:p>
        </w:tc>
      </w:tr>
      <w:tr w:rsidR="00A473F1" w:rsidRPr="00B1089D" w14:paraId="1E2E1D75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6F291C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2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88FA74" w14:textId="77777777" w:rsidR="00A473F1" w:rsidRPr="00B1089D" w:rsidRDefault="00A473F1" w:rsidP="003D6A61">
            <w:pPr>
              <w:ind w:right="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DSNG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FD0177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Dharma Satya Nusantara Tbk.</w:t>
            </w:r>
          </w:p>
        </w:tc>
      </w:tr>
      <w:tr w:rsidR="00A473F1" w:rsidRPr="00B1089D" w14:paraId="0B16E535" w14:textId="77777777" w:rsidTr="003D6A61">
        <w:trPr>
          <w:trHeight w:val="326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2CC248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3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262783" w14:textId="77777777" w:rsidR="00A473F1" w:rsidRPr="00B1089D" w:rsidRDefault="00A473F1" w:rsidP="003D6A61">
            <w:pPr>
              <w:ind w:right="5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GOOD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C6A0E3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Garudafood Putra Putri Jaya Tbk.</w:t>
            </w:r>
          </w:p>
        </w:tc>
      </w:tr>
      <w:tr w:rsidR="00A473F1" w:rsidRPr="00B1089D" w14:paraId="02B179D8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63D356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4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AF3CBE" w14:textId="77777777" w:rsidR="00A473F1" w:rsidRPr="00B1089D" w:rsidRDefault="00A473F1" w:rsidP="003D6A61">
            <w:pPr>
              <w:ind w:right="2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HOKI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5BA2F32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Buyung Poetra Sembada Tbk.</w:t>
            </w:r>
          </w:p>
        </w:tc>
      </w:tr>
      <w:tr w:rsidR="00A473F1" w:rsidRPr="00B1089D" w14:paraId="55024CF2" w14:textId="77777777" w:rsidTr="003D6A61">
        <w:trPr>
          <w:trHeight w:val="326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9BFD80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5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5913E3" w14:textId="77777777" w:rsidR="00A473F1" w:rsidRPr="00B1089D" w:rsidRDefault="00A473F1" w:rsidP="003D6A61">
            <w:pPr>
              <w:ind w:right="1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KEJU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5CA3BD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Mulya Boga Raya Tbk.</w:t>
            </w:r>
          </w:p>
        </w:tc>
      </w:tr>
      <w:tr w:rsidR="00A473F1" w:rsidRPr="00B1089D" w14:paraId="6232D034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4EBE19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6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DFAB48" w14:textId="77777777" w:rsidR="00A473F1" w:rsidRPr="00B1089D" w:rsidRDefault="00A473F1" w:rsidP="003D6A61">
            <w:pPr>
              <w:ind w:right="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MLBI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BAE010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Multi Bintang Indonesia Tbk.</w:t>
            </w:r>
          </w:p>
        </w:tc>
      </w:tr>
      <w:tr w:rsidR="00A473F1" w:rsidRPr="00B1089D" w14:paraId="64B24E59" w14:textId="77777777" w:rsidTr="003D6A61">
        <w:trPr>
          <w:trHeight w:val="325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6A479C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7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4A1B04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MYOR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FB3F24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Mayora Indah Tbk.</w:t>
            </w:r>
          </w:p>
        </w:tc>
      </w:tr>
      <w:tr w:rsidR="00A473F1" w:rsidRPr="00B1089D" w14:paraId="16DA6E5F" w14:textId="77777777" w:rsidTr="003D6A61">
        <w:trPr>
          <w:trHeight w:val="326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74995B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8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2BF68D" w14:textId="77777777" w:rsidR="00A473F1" w:rsidRPr="00B1089D" w:rsidRDefault="00A473F1" w:rsidP="003D6A61">
            <w:pPr>
              <w:ind w:right="4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ROTI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9E456F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Nippon Indosari Corpindo Tbk.</w:t>
            </w:r>
          </w:p>
        </w:tc>
      </w:tr>
      <w:tr w:rsidR="00A473F1" w:rsidRPr="00B1089D" w14:paraId="3D93AF55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C8EB15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19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EF63CA" w14:textId="77777777" w:rsidR="00A473F1" w:rsidRPr="00B1089D" w:rsidRDefault="00A473F1" w:rsidP="003D6A61">
            <w:pPr>
              <w:ind w:right="1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SIPD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D40A16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Sreeya Sewu Indonesia Tbk.</w:t>
            </w:r>
          </w:p>
        </w:tc>
      </w:tr>
      <w:tr w:rsidR="00A473F1" w:rsidRPr="00B1089D" w14:paraId="410E0CEE" w14:textId="77777777" w:rsidTr="003D6A61">
        <w:trPr>
          <w:trHeight w:val="326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BA1257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20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5E71DE" w14:textId="77777777" w:rsidR="00A473F1" w:rsidRPr="00B1089D" w:rsidRDefault="00A473F1" w:rsidP="003D6A61">
            <w:pPr>
              <w:ind w:left="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SKBM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431874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Sekar Bumi Tbk.</w:t>
            </w:r>
          </w:p>
        </w:tc>
      </w:tr>
      <w:tr w:rsidR="00A473F1" w:rsidRPr="00B1089D" w14:paraId="7DFAA17D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12EACA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21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C6298B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SKLT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346B07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Sekar Laut Tbk.</w:t>
            </w:r>
          </w:p>
        </w:tc>
      </w:tr>
      <w:tr w:rsidR="00A473F1" w:rsidRPr="00B1089D" w14:paraId="740D51D8" w14:textId="77777777" w:rsidTr="003D6A61">
        <w:trPr>
          <w:trHeight w:val="326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123039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22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D0BF44" w14:textId="77777777" w:rsidR="00A473F1" w:rsidRPr="00B1089D" w:rsidRDefault="00A473F1" w:rsidP="003D6A61">
            <w:pPr>
              <w:ind w:right="4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SMAR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467542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Smart Tbk.</w:t>
            </w:r>
          </w:p>
        </w:tc>
      </w:tr>
      <w:tr w:rsidR="00A473F1" w:rsidRPr="00B1089D" w14:paraId="21A05E0E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09C8C0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23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673C34" w14:textId="77777777" w:rsidR="00A473F1" w:rsidRPr="00B1089D" w:rsidRDefault="00A473F1" w:rsidP="003D6A61">
            <w:pPr>
              <w:ind w:left="2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SSMS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7D512F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Sawit Sumbermas Sarana Tbk.</w:t>
            </w:r>
          </w:p>
        </w:tc>
      </w:tr>
      <w:tr w:rsidR="00A473F1" w:rsidRPr="00B1089D" w14:paraId="69349E83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44FABB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24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53A1E4" w14:textId="77777777" w:rsidR="00A473F1" w:rsidRPr="00B1089D" w:rsidRDefault="00A473F1" w:rsidP="003D6A61">
            <w:pPr>
              <w:ind w:right="1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STTP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766605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Siantar Top Tbk.</w:t>
            </w:r>
          </w:p>
        </w:tc>
      </w:tr>
      <w:tr w:rsidR="00A473F1" w:rsidRPr="00B1089D" w14:paraId="141F23D7" w14:textId="77777777" w:rsidTr="003D6A61">
        <w:trPr>
          <w:trHeight w:val="326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B1F97C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25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BCC11F" w14:textId="77777777" w:rsidR="00A473F1" w:rsidRPr="00B1089D" w:rsidRDefault="00A473F1" w:rsidP="003D6A61">
            <w:pPr>
              <w:ind w:right="5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TBLA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4498926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Tunas Baru Lampung Tbk.</w:t>
            </w:r>
          </w:p>
        </w:tc>
      </w:tr>
      <w:tr w:rsidR="00A473F1" w:rsidRPr="00B1089D" w14:paraId="0AC071C0" w14:textId="77777777" w:rsidTr="003D6A61">
        <w:trPr>
          <w:trHeight w:val="324"/>
        </w:trPr>
        <w:tc>
          <w:tcPr>
            <w:tcW w:w="7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AEA8F4" w14:textId="77777777" w:rsidR="00A473F1" w:rsidRPr="00B1089D" w:rsidRDefault="00A473F1" w:rsidP="003D6A6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>26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2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9454D0" w14:textId="77777777" w:rsidR="00A473F1" w:rsidRPr="00B1089D" w:rsidRDefault="00A473F1" w:rsidP="003D6A61">
            <w:pPr>
              <w:ind w:right="1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B1089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ULTJ</w:t>
            </w:r>
          </w:p>
        </w:tc>
        <w:tc>
          <w:tcPr>
            <w:tcW w:w="56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865D92" w14:textId="77777777" w:rsidR="00A473F1" w:rsidRPr="00B1089D" w:rsidRDefault="00A473F1" w:rsidP="003D6A61">
            <w:pPr>
              <w:rPr>
                <w:rFonts w:ascii="Times New Roman" w:hAnsi="Times New Roman"/>
                <w:sz w:val="24"/>
                <w:szCs w:val="24"/>
              </w:rPr>
            </w:pPr>
            <w:r w:rsidRPr="00886D42">
              <w:rPr>
                <w:rFonts w:ascii="Times New Roman" w:hAnsi="Times New Roman"/>
              </w:rPr>
              <w:t>Ultra Jaya Milk Industry &amp; Treding Company Tbk.</w:t>
            </w:r>
          </w:p>
        </w:tc>
      </w:tr>
    </w:tbl>
    <w:p w14:paraId="13D87FB6" w14:textId="77777777" w:rsidR="00A473F1" w:rsidRPr="00A473F1" w:rsidRDefault="00A473F1" w:rsidP="00A473F1"/>
    <w:p w14:paraId="73A81BFE" w14:textId="77777777" w:rsidR="00C960CE" w:rsidRPr="00C960CE" w:rsidRDefault="00C960CE" w:rsidP="00C960CE">
      <w:pPr>
        <w:rPr>
          <w:noProof/>
          <w:lang w:eastAsia="id-ID"/>
        </w:rPr>
        <w:sectPr w:rsidR="00C960CE" w:rsidRPr="00C960CE" w:rsidSect="003C1B81">
          <w:footerReference w:type="default" r:id="rId9"/>
          <w:headerReference w:type="first" r:id="rId10"/>
          <w:footerReference w:type="first" r:id="rId11"/>
          <w:pgSz w:w="11906" w:h="16838" w:code="9"/>
          <w:pgMar w:top="2268" w:right="1701" w:bottom="1701" w:left="2268" w:header="708" w:footer="708" w:gutter="0"/>
          <w:pgNumType w:start="1"/>
          <w:cols w:space="708"/>
          <w:titlePg/>
          <w:docGrid w:linePitch="360"/>
        </w:sectPr>
      </w:pPr>
    </w:p>
    <w:tbl>
      <w:tblPr>
        <w:tblW w:w="15027" w:type="dxa"/>
        <w:tblInd w:w="-1452" w:type="dxa"/>
        <w:tblLayout w:type="fixed"/>
        <w:tblLook w:val="04A0" w:firstRow="1" w:lastRow="0" w:firstColumn="1" w:lastColumn="0" w:noHBand="0" w:noVBand="1"/>
      </w:tblPr>
      <w:tblGrid>
        <w:gridCol w:w="567"/>
        <w:gridCol w:w="1135"/>
        <w:gridCol w:w="1418"/>
        <w:gridCol w:w="1417"/>
        <w:gridCol w:w="1418"/>
        <w:gridCol w:w="1701"/>
        <w:gridCol w:w="1417"/>
        <w:gridCol w:w="1418"/>
        <w:gridCol w:w="1701"/>
        <w:gridCol w:w="1417"/>
        <w:gridCol w:w="1418"/>
      </w:tblGrid>
      <w:tr w:rsidR="00D30805" w:rsidRPr="001756EE" w14:paraId="3E0D0098" w14:textId="77777777" w:rsidTr="00D30805">
        <w:trPr>
          <w:trHeight w:val="300"/>
        </w:trPr>
        <w:tc>
          <w:tcPr>
            <w:tcW w:w="56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6C5E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lastRenderedPageBreak/>
              <w:t>No</w:t>
            </w:r>
          </w:p>
        </w:tc>
        <w:tc>
          <w:tcPr>
            <w:tcW w:w="113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3E93F" w14:textId="4CDEB8E1" w:rsidR="001756EE" w:rsidRPr="001756EE" w:rsidRDefault="0070551C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>
              <w:rPr>
                <w:rFonts w:ascii="Times New Roman" w:eastAsia="Times New Roman" w:hAnsi="Times New Roman"/>
                <w:b/>
                <w:bCs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362C1518" wp14:editId="4DD704C4">
                      <wp:simplePos x="0" y="0"/>
                      <wp:positionH relativeFrom="column">
                        <wp:posOffset>475615</wp:posOffset>
                      </wp:positionH>
                      <wp:positionV relativeFrom="paragraph">
                        <wp:posOffset>-808990</wp:posOffset>
                      </wp:positionV>
                      <wp:extent cx="3476625" cy="520700"/>
                      <wp:effectExtent l="0" t="635" r="635" b="2540"/>
                      <wp:wrapNone/>
                      <wp:docPr id="11" name="Rectangle 17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476625" cy="5207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14:paraId="7764E196" w14:textId="77777777" w:rsidR="00895549" w:rsidRPr="00BC1BA6" w:rsidRDefault="00895549" w:rsidP="00BC1BA6">
                                  <w:pPr>
                                    <w:spacing w:after="0" w:line="360" w:lineRule="auto"/>
                                    <w:rPr>
                                      <w:rFonts w:ascii="Times New Roman" w:hAnsi="Times New Roman"/>
                                      <w:sz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</w:rPr>
                                    <w:t>Lampiran 3</w:t>
                                  </w:r>
                                </w:p>
                                <w:p w14:paraId="742F1F1D" w14:textId="77777777" w:rsidR="00895549" w:rsidRPr="00BC1BA6" w:rsidRDefault="00895549" w:rsidP="00BC1BA6">
                                  <w:pPr>
                                    <w:spacing w:after="0" w:line="360" w:lineRule="auto"/>
                                    <w:rPr>
                                      <w:rFonts w:ascii="Times New Roman" w:hAnsi="Times New Roman"/>
                                      <w:sz w:val="24"/>
                                    </w:rPr>
                                  </w:pPr>
                                  <w:r w:rsidRPr="00BC1BA6">
                                    <w:rPr>
                                      <w:rFonts w:ascii="Times New Roman" w:hAnsi="Times New Roman"/>
                                      <w:sz w:val="24"/>
                                    </w:rPr>
                                    <w:t>Modal Kerja</w:t>
                                  </w: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</w:rPr>
                                    <w:t xml:space="preserve">  (Dinyatakan Dalam Jutaan Rupiah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74" o:spid="_x0000_s1100" style="position:absolute;left:0;text-align:left;margin-left:37.45pt;margin-top:-63.7pt;width:273.75pt;height:41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" stroked="f">
                      <v:textbox>
                        <w:txbxContent>
                          <w:p w14:paraId="7764E196" w14:textId="77777777" w:rsidR="00895549" w:rsidRPr="00BC1BA6" w:rsidRDefault="00895549" w:rsidP="00BC1BA6">
                            <w:pPr>
                              <w:spacing w:after="0" w:line="360" w:lineRule="auto"/>
                              <w:rPr>
                                <w:rFonts w:ascii="Times New Roman" w:hAnsi="Times New Roman"/>
                                <w:sz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</w:rPr>
                              <w:t>Lampiran 3</w:t>
                            </w:r>
                          </w:p>
                          <w:p w14:paraId="742F1F1D" w14:textId="77777777" w:rsidR="00895549" w:rsidRPr="00BC1BA6" w:rsidRDefault="00895549" w:rsidP="00BC1BA6">
                            <w:pPr>
                              <w:spacing w:after="0" w:line="360" w:lineRule="auto"/>
                              <w:rPr>
                                <w:rFonts w:ascii="Times New Roman" w:hAnsi="Times New Roman"/>
                                <w:sz w:val="24"/>
                              </w:rPr>
                            </w:pPr>
                            <w:r w:rsidRPr="00BC1BA6">
                              <w:rPr>
                                <w:rFonts w:ascii="Times New Roman" w:hAnsi="Times New Roman"/>
                                <w:sz w:val="24"/>
                              </w:rPr>
                              <w:t>Modal Kerja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</w:rPr>
                              <w:t xml:space="preserve">  (Dinyatakan Dalam Jutaan Rupiah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1756EE"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Kode</w:t>
            </w:r>
          </w:p>
        </w:tc>
        <w:tc>
          <w:tcPr>
            <w:tcW w:w="425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7C8B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b/>
                <w:bCs/>
                <w:color w:val="000000"/>
                <w:lang w:eastAsia="id-ID"/>
              </w:rPr>
              <w:t>2019</w:t>
            </w:r>
          </w:p>
        </w:tc>
        <w:tc>
          <w:tcPr>
            <w:tcW w:w="453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AE79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b/>
                <w:bCs/>
                <w:color w:val="000000"/>
                <w:lang w:eastAsia="id-ID"/>
              </w:rPr>
              <w:t>2020</w:t>
            </w:r>
          </w:p>
        </w:tc>
        <w:tc>
          <w:tcPr>
            <w:tcW w:w="453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496E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b/>
                <w:bCs/>
                <w:color w:val="000000"/>
                <w:lang w:eastAsia="id-ID"/>
              </w:rPr>
              <w:t>2021</w:t>
            </w:r>
          </w:p>
        </w:tc>
      </w:tr>
      <w:tr w:rsidR="00D30805" w:rsidRPr="001756EE" w14:paraId="2B362F2C" w14:textId="77777777" w:rsidTr="00D30805">
        <w:trPr>
          <w:trHeight w:val="509"/>
        </w:trPr>
        <w:tc>
          <w:tcPr>
            <w:tcW w:w="56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DC8C4E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13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FF51F3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418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780E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Penjualan bersih</w:t>
            </w:r>
          </w:p>
        </w:tc>
        <w:tc>
          <w:tcPr>
            <w:tcW w:w="1417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50B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Modal kerja</w:t>
            </w:r>
          </w:p>
        </w:tc>
        <w:tc>
          <w:tcPr>
            <w:tcW w:w="1418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197CBD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WCT</w:t>
            </w:r>
          </w:p>
        </w:tc>
        <w:tc>
          <w:tcPr>
            <w:tcW w:w="17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28EC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Penjualan bersih</w:t>
            </w:r>
          </w:p>
        </w:tc>
        <w:tc>
          <w:tcPr>
            <w:tcW w:w="1417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B51B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Modal Kerja</w:t>
            </w:r>
          </w:p>
        </w:tc>
        <w:tc>
          <w:tcPr>
            <w:tcW w:w="1418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8D9AE7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WCT</w:t>
            </w:r>
          </w:p>
        </w:tc>
        <w:tc>
          <w:tcPr>
            <w:tcW w:w="17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804A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 xml:space="preserve">Penjualan bersih </w:t>
            </w:r>
          </w:p>
        </w:tc>
        <w:tc>
          <w:tcPr>
            <w:tcW w:w="1417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704D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Modal Kerja</w:t>
            </w:r>
          </w:p>
        </w:tc>
        <w:tc>
          <w:tcPr>
            <w:tcW w:w="1418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A723A6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WCT</w:t>
            </w:r>
          </w:p>
        </w:tc>
      </w:tr>
      <w:tr w:rsidR="00D30805" w:rsidRPr="001756EE" w14:paraId="7E11D1CD" w14:textId="77777777" w:rsidTr="00D30805">
        <w:trPr>
          <w:trHeight w:val="509"/>
        </w:trPr>
        <w:tc>
          <w:tcPr>
            <w:tcW w:w="56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BC6A99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13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525196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41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10D7D0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41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3404C1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41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A730D0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7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086717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41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67BACA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41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375C4A0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7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0527E2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41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D7E94F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41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1E5E3B" w14:textId="77777777" w:rsidR="001756EE" w:rsidRPr="001756EE" w:rsidRDefault="001756EE" w:rsidP="001756EE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</w:tr>
      <w:tr w:rsidR="00D30805" w:rsidRPr="001756EE" w14:paraId="729AD667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A938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B0EE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AALI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7210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745273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B38C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44720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3AEE4D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90265945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E112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880704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5DBF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93789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D446CC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16729393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E8E7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432204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C92E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941420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81D2ED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583546911</w:t>
            </w:r>
          </w:p>
        </w:tc>
      </w:tr>
      <w:tr w:rsidR="00D30805" w:rsidRPr="001756EE" w14:paraId="562E37F4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027A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D08D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ADES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98A5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83433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CB16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5112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25D893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37619617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4E40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67336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DE35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4523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456B2C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23498869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47A8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93507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D031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67339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95BEA0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388597166</w:t>
            </w:r>
          </w:p>
        </w:tc>
      </w:tr>
      <w:tr w:rsidR="00D30805" w:rsidRPr="001756EE" w14:paraId="0EFBE172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625800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3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7AC839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AIS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04076B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5104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41836C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7426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FFA75B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18480119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683C0C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28333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78697E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69536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17F944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84556344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668233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52087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41BAA0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3280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456BF7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514045749</w:t>
            </w:r>
          </w:p>
        </w:tc>
      </w:tr>
      <w:tr w:rsidR="00D30805" w:rsidRPr="001756EE" w14:paraId="6CC31A84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4822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4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193F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BISI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6525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27241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24EF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31997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8FD295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0,97949889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7919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81276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96DC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24722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4C4506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0,80666581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DE17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0151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FDF8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46837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9BF58E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0,816382769</w:t>
            </w:r>
          </w:p>
        </w:tc>
      </w:tr>
      <w:tr w:rsidR="00D30805" w:rsidRPr="001756EE" w14:paraId="1FB1EDE5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D306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5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7331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BUDI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FD85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300376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C4DE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14100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8F5D3A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63255416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5E97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72586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94ED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24154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C738B0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19555229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9EA2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37478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8CD1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32027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731771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556116633</w:t>
            </w:r>
          </w:p>
        </w:tc>
      </w:tr>
      <w:tr w:rsidR="00D30805" w:rsidRPr="001756EE" w14:paraId="5962D37E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0237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6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C50D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CAM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5F0B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,02895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0878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7,23916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59D1BB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42136996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D201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9,56634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5A9D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7,5179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751648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27247579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9D36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01913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FD9C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8,56199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5D28C7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190300566</w:t>
            </w:r>
          </w:p>
        </w:tc>
      </w:tr>
      <w:tr w:rsidR="00D30805" w:rsidRPr="001756EE" w14:paraId="33C5174B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8800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7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59FE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CEK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3722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3,12094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FF05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06765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E349BE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9231780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D429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6343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0365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26659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1320E0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86936373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0518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,35944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5342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35809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BBE04A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946320831</w:t>
            </w:r>
          </w:p>
        </w:tc>
      </w:tr>
      <w:tr w:rsidR="00D30805" w:rsidRPr="001756EE" w14:paraId="3C5054E9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B5A8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8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DF04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CPIN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77C7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5863450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F465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329771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91B22C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,40936572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2AAC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251878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D5BE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353181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B2B395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14213397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437B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169824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B4C2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571506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A44CBE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289726479</w:t>
            </w:r>
          </w:p>
        </w:tc>
      </w:tr>
      <w:tr w:rsidR="00D30805" w:rsidRPr="001756EE" w14:paraId="35E0D99A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6346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9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5316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CSR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427B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4,92296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34F6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91393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01ABCD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57216621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AB54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6,07253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961B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03561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245E20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98315313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BE90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8,95868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8636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,7093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C7A2B6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569136851</w:t>
            </w:r>
          </w:p>
        </w:tc>
      </w:tr>
      <w:tr w:rsidR="00D30805" w:rsidRPr="001756EE" w14:paraId="5BDB828C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8BD1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0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AF48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COCO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3720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,16198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9421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45914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9BA522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48168273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DEF7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71049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79D0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61986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91F698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05594636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17B3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24438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21A1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73848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A2FEE7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0,81957084</w:t>
            </w:r>
          </w:p>
        </w:tc>
      </w:tr>
      <w:tr w:rsidR="00D30805" w:rsidRPr="001756EE" w14:paraId="6DCC0D92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C2DB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1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2C52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DLT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27D2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8271367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8110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29280508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D329E9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0,63980002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B37F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463364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FA7A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10383185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8F0454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0,4949453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DAB4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6812057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176E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17439343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BFB2BC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0,580049042</w:t>
            </w:r>
          </w:p>
        </w:tc>
      </w:tr>
      <w:tr w:rsidR="00D30805" w:rsidRPr="001756EE" w14:paraId="436FCD44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1799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2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1C6A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DSN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EF51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57366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D804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93253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5FFB0A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96848226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82C9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669891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277F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61310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600141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56358154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0AC4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712449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CD58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32163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F89C5A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068740349</w:t>
            </w:r>
          </w:p>
        </w:tc>
      </w:tr>
      <w:tr w:rsidR="00D30805" w:rsidRPr="001756EE" w14:paraId="17607EC2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2756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3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DF59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GOOD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446A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8,43863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82EF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99989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C8F9F7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,21955596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46B5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7,71133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7F3A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31432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04A325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3320037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A1F2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8,79958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9019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61335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D8DE39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367169328</w:t>
            </w:r>
          </w:p>
        </w:tc>
      </w:tr>
      <w:tr w:rsidR="00D30805" w:rsidRPr="001756EE" w14:paraId="75526B85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B91B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4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2375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HOKI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26D1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,65303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096D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,83422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617EE3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41943705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A25E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17319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C965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,23486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E903A6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77031343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D877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9,33597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2B85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,50326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DC6F93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073158706</w:t>
            </w:r>
          </w:p>
        </w:tc>
      </w:tr>
      <w:tr w:rsidR="00D30805" w:rsidRPr="001756EE" w14:paraId="13434228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3B94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5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81BF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KEJU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64CC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9,78806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BDA3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,98884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31F2FB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96199324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77BF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9,00853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B9AC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,00561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BCEB62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79968704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E4CB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04231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2910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,97681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7C387F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094326628</w:t>
            </w:r>
          </w:p>
        </w:tc>
      </w:tr>
      <w:tr w:rsidR="00D30805" w:rsidRPr="001756EE" w14:paraId="038AC2F4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64DB9F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6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EE3425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MLBI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F75041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371140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72B6D5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16280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80F04F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19177727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33E477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98500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748112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18926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2C78B4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66911132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C36981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47368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575121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2411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7437FC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993116657</w:t>
            </w:r>
          </w:p>
        </w:tc>
      </w:tr>
      <w:tr w:rsidR="00D30805" w:rsidRPr="001756EE" w14:paraId="70C19C2C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5B83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7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840C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MYOR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A4B2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,50267E+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1820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27761E+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5468AE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95887117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CA96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4477E+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A845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28387E+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483EDD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90649350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87B6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79046E+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38CB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29698E+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2292D7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151505267</w:t>
            </w:r>
          </w:p>
        </w:tc>
      </w:tr>
      <w:tr w:rsidR="00D30805" w:rsidRPr="001756EE" w14:paraId="62729558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1267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8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C8A9A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ROTI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E0FB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3,37022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D83D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87441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486ECC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0,17980171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7425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21203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8396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54962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6BFEB2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07279209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E22B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28762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6D2F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28206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388640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564334268</w:t>
            </w:r>
          </w:p>
        </w:tc>
      </w:tr>
      <w:tr w:rsidR="00D30805" w:rsidRPr="001756EE" w14:paraId="459349D0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8364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9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6E51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SIPD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F45A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410599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0B8A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48167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989422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77118006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B975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34129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93E1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6042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BBFEA9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70618365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8AFA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43985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8587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84374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78788A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950438863</w:t>
            </w:r>
          </w:p>
        </w:tc>
      </w:tr>
      <w:tr w:rsidR="00D30805" w:rsidRPr="001756EE" w14:paraId="1959838D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378C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0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DE17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SKBM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00E7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,1047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6C7F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8,89744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9220A1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36551828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94F5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16553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5D80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9,53792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D8C93E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31888778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3C4B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84789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E5D4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15813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EFC1FB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322494424</w:t>
            </w:r>
          </w:p>
        </w:tc>
      </w:tr>
      <w:tr w:rsidR="00D30805" w:rsidRPr="001756EE" w14:paraId="7D96394C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88A6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1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30EA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SKLT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6DA9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1,28112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CA13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78352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7122E1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38604108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0455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2537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1BC0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79723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2C8329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30161744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8911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35685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3AE0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,33383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E66ECC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130821306</w:t>
            </w:r>
          </w:p>
        </w:tc>
      </w:tr>
      <w:tr w:rsidR="00D30805" w:rsidRPr="001756EE" w14:paraId="1558144F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1230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lastRenderedPageBreak/>
              <w:t>22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8A3B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SMAR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DB93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3619810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63D2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147762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E13FAE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15379751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D103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043434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3CC7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861174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9B8045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17251749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A606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70042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14C7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241803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CFF9DD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542784933</w:t>
            </w:r>
          </w:p>
        </w:tc>
      </w:tr>
      <w:tr w:rsidR="00D30805" w:rsidRPr="001756EE" w14:paraId="13FBC227" w14:textId="77777777" w:rsidTr="00D30805">
        <w:trPr>
          <w:trHeight w:val="300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FD93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3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BF30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SSM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6753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327780679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B582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286526354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8F1D19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0,997346877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19C1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01113055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EE8D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415644666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4C8488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174340703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2CED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20310057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4D9C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500547785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BF292F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486367534</w:t>
            </w:r>
          </w:p>
        </w:tc>
      </w:tr>
      <w:tr w:rsidR="00D30805" w:rsidRPr="001756EE" w14:paraId="7114A64D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4182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4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F5CA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STT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2F76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3,51251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AA1E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16541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382250D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01397818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424C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,8463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319C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50587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951492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55419992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F534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,24186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B826C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97986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3272DC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2,142508873</w:t>
            </w:r>
          </w:p>
        </w:tc>
      </w:tr>
      <w:tr w:rsidR="00D30805" w:rsidRPr="001756EE" w14:paraId="4BFF9502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CC4D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5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8697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TBL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2A94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853318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5320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655176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64E297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30242606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88C2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086325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64FB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802717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66C4618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35330930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9C5D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59722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66DCB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930320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E9EC530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716851651</w:t>
            </w:r>
          </w:p>
        </w:tc>
      </w:tr>
      <w:tr w:rsidR="00D30805" w:rsidRPr="001756EE" w14:paraId="03907544" w14:textId="77777777" w:rsidTr="00D30805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44E03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26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18C39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ULTJ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D5D51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1756EE">
              <w:rPr>
                <w:rFonts w:ascii="Times New Roman" w:eastAsia="Times New Roman" w:hAnsi="Times New Roman"/>
                <w:color w:val="000000"/>
                <w:lang w:eastAsia="id-ID"/>
              </w:rPr>
              <w:t>62414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1DAF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371664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0494CAE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67931715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F9616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96736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DB2E5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55934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EC4BA0F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0668537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29422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661664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9CF84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48448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8BADBD7" w14:textId="77777777" w:rsidR="001756EE" w:rsidRPr="001756EE" w:rsidRDefault="001756EE" w:rsidP="001756EE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1756EE">
              <w:rPr>
                <w:rFonts w:eastAsia="Times New Roman" w:cs="Calibri"/>
                <w:color w:val="000000"/>
                <w:lang w:eastAsia="id-ID"/>
              </w:rPr>
              <w:t>1,36571444</w:t>
            </w:r>
          </w:p>
        </w:tc>
      </w:tr>
    </w:tbl>
    <w:p w14:paraId="57EF60FB" w14:textId="77777777" w:rsidR="00C82B2A" w:rsidRPr="00BB32A3" w:rsidRDefault="00C82B2A" w:rsidP="00BB32A3">
      <w:pPr>
        <w:spacing w:after="233" w:line="480" w:lineRule="auto"/>
        <w:rPr>
          <w:rFonts w:ascii="Times New Roman" w:hAnsi="Times New Roman"/>
          <w:sz w:val="24"/>
          <w:szCs w:val="24"/>
        </w:rPr>
      </w:pPr>
    </w:p>
    <w:p w14:paraId="15686EA1" w14:textId="77777777" w:rsidR="00912BFE" w:rsidRDefault="00BB32A3" w:rsidP="00D30805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ampiran 4</w:t>
      </w:r>
    </w:p>
    <w:p w14:paraId="6268CA1D" w14:textId="77777777" w:rsidR="00BB32A3" w:rsidRDefault="002F0895" w:rsidP="00D30805">
      <w:pPr>
        <w:tabs>
          <w:tab w:val="center" w:pos="6434"/>
        </w:tabs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everage</w:t>
      </w:r>
      <w:r w:rsidR="006B6052">
        <w:rPr>
          <w:rFonts w:ascii="Times New Roman" w:hAnsi="Times New Roman"/>
          <w:sz w:val="24"/>
          <w:szCs w:val="24"/>
        </w:rPr>
        <w:t xml:space="preserve"> (Dinyatakan Dalam Jutaan Rupiah)</w:t>
      </w:r>
      <w:r w:rsidR="00D30805">
        <w:rPr>
          <w:rFonts w:ascii="Times New Roman" w:hAnsi="Times New Roman"/>
          <w:sz w:val="24"/>
          <w:szCs w:val="24"/>
        </w:rPr>
        <w:tab/>
      </w:r>
    </w:p>
    <w:tbl>
      <w:tblPr>
        <w:tblW w:w="15027" w:type="dxa"/>
        <w:tblInd w:w="-1452" w:type="dxa"/>
        <w:tblLayout w:type="fixed"/>
        <w:tblLook w:val="04A0" w:firstRow="1" w:lastRow="0" w:firstColumn="1" w:lastColumn="0" w:noHBand="0" w:noVBand="1"/>
      </w:tblPr>
      <w:tblGrid>
        <w:gridCol w:w="567"/>
        <w:gridCol w:w="1419"/>
        <w:gridCol w:w="1559"/>
        <w:gridCol w:w="1417"/>
        <w:gridCol w:w="1418"/>
        <w:gridCol w:w="1559"/>
        <w:gridCol w:w="1418"/>
        <w:gridCol w:w="1417"/>
        <w:gridCol w:w="1559"/>
        <w:gridCol w:w="1276"/>
        <w:gridCol w:w="1418"/>
      </w:tblGrid>
      <w:tr w:rsidR="00BB32A3" w:rsidRPr="00BB32A3" w14:paraId="23A3F1AD" w14:textId="77777777" w:rsidTr="00D30805">
        <w:trPr>
          <w:trHeight w:val="300"/>
        </w:trPr>
        <w:tc>
          <w:tcPr>
            <w:tcW w:w="56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E9A2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No</w:t>
            </w:r>
          </w:p>
        </w:tc>
        <w:tc>
          <w:tcPr>
            <w:tcW w:w="141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C4E9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Kode Perusahaan</w:t>
            </w:r>
          </w:p>
        </w:tc>
        <w:tc>
          <w:tcPr>
            <w:tcW w:w="439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FC5D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2019</w:t>
            </w:r>
          </w:p>
        </w:tc>
        <w:tc>
          <w:tcPr>
            <w:tcW w:w="439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5411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2020</w:t>
            </w:r>
          </w:p>
        </w:tc>
        <w:tc>
          <w:tcPr>
            <w:tcW w:w="425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ED87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2021</w:t>
            </w:r>
          </w:p>
        </w:tc>
      </w:tr>
      <w:tr w:rsidR="00D30805" w:rsidRPr="00BB32A3" w14:paraId="7581D70E" w14:textId="77777777" w:rsidTr="00A61E5B">
        <w:trPr>
          <w:trHeight w:val="300"/>
        </w:trPr>
        <w:tc>
          <w:tcPr>
            <w:tcW w:w="56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7B5196" w14:textId="77777777" w:rsidR="00BB32A3" w:rsidRPr="00BB32A3" w:rsidRDefault="00BB32A3" w:rsidP="00BB32A3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141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F5DC3C" w14:textId="77777777" w:rsidR="00BB32A3" w:rsidRPr="00BB32A3" w:rsidRDefault="00BB32A3" w:rsidP="00BB32A3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E9D1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Utang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E985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Ekuitas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B17E30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DER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E5DA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Utan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B0FF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Ekuita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270DAE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DER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A13F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Utan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D2BA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Ekuitas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9F134C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DER</w:t>
            </w:r>
          </w:p>
        </w:tc>
      </w:tr>
      <w:tr w:rsidR="00D30805" w:rsidRPr="00BB32A3" w14:paraId="45824ACF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4397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D23A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AAL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CC76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99559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BAF0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897852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786D19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42129702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2BE0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853343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20E2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924779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844E92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4433462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2070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2287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3E99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117117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4E5F8B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43591033</w:t>
            </w:r>
          </w:p>
        </w:tc>
      </w:tr>
      <w:tr w:rsidR="00D30805" w:rsidRPr="00BB32A3" w14:paraId="785A1675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CBCF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B354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 xml:space="preserve">ADES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829A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544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1E5E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56793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A2E5FC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44800391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E503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5828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7CA1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0050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E1076B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36870813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8658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3429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C250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6981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735DC8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344694927</w:t>
            </w:r>
          </w:p>
        </w:tc>
      </w:tr>
      <w:tr w:rsidR="00D30805" w:rsidRPr="00BB32A3" w14:paraId="4E930FB4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31C8A8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8FB38F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AIS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8C5CA2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5268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6E9134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65785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694A3B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12734120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F58998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18330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5070D9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82825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AA208A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4286628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53255C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427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7121AE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81889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C9EAE5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151246199</w:t>
            </w:r>
          </w:p>
        </w:tc>
      </w:tr>
      <w:tr w:rsidR="00D30805" w:rsidRPr="00BB32A3" w14:paraId="0E137E03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E4CE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8EB9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BIS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3108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2447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E74A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31658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A0EABC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26956478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FA03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56,59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34CE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45838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C7A26C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00018572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EEA6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04,15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23A4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72804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8E32BC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000148149</w:t>
            </w:r>
          </w:p>
        </w:tc>
      </w:tr>
      <w:tr w:rsidR="00D30805" w:rsidRPr="00BB32A3" w14:paraId="710CACB6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5F13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5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3805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BUD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EFCF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71444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A8F0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28531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ABCF11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33387146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A672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64085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54FC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32215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161D5F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24104190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939D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60552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BFAD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38769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1A2E3D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156967984</w:t>
            </w:r>
          </w:p>
        </w:tc>
      </w:tr>
      <w:tr w:rsidR="00D30805" w:rsidRPr="00BB32A3" w14:paraId="4B0C5CAC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AC5F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A6F1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CAMP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5EDE6" w14:textId="77777777" w:rsidR="00BB32A3" w:rsidRPr="00BB32A3" w:rsidRDefault="00F06158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lang w:eastAsia="id-ID"/>
              </w:rPr>
              <w:t>122.136.752.13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4712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,35392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7952AC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13057273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7C135" w14:textId="77777777" w:rsidR="00BB32A3" w:rsidRPr="00BB32A3" w:rsidRDefault="00A61E5B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lang w:eastAsia="id-ID"/>
              </w:rPr>
              <w:t>125,161,736,</w:t>
            </w:r>
            <w:r w:rsidR="00F06158">
              <w:rPr>
                <w:rFonts w:ascii="Times New Roman" w:eastAsia="Times New Roman" w:hAnsi="Times New Roman"/>
                <w:color w:val="000000"/>
                <w:lang w:eastAsia="id-ID"/>
              </w:rPr>
              <w:t>93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BD3B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,61712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455D59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13014472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EFD75" w14:textId="77777777" w:rsidR="00BB32A3" w:rsidRPr="00BB32A3" w:rsidRDefault="00A61E5B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lang w:eastAsia="id-ID"/>
              </w:rPr>
              <w:t>124,445,640,57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E4CE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02281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A599DE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121669749</w:t>
            </w:r>
          </w:p>
        </w:tc>
      </w:tr>
      <w:tr w:rsidR="00D30805" w:rsidRPr="00BB32A3" w14:paraId="79AE09D9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C089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1E44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CEK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FD28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61785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BA71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13129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BD5B30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2314028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1408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05959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524A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26071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76B072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2426867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D8A9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1002E+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B1B5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38737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1140FC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223459432</w:t>
            </w:r>
          </w:p>
        </w:tc>
      </w:tr>
      <w:tr w:rsidR="00D30805" w:rsidRPr="00BB32A3" w14:paraId="3826EFDF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CD1C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8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7AB2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CPI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E19C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828144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F2DF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107160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803850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39301434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2E94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80960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D430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334968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05160B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33446312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96D3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029605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0553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514999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431DE3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409385782</w:t>
            </w:r>
          </w:p>
        </w:tc>
      </w:tr>
      <w:tr w:rsidR="00D30805" w:rsidRPr="00BB32A3" w14:paraId="3AFDBCB3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D1CA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0CF9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CSR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8B20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,03658E+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30FE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,649E+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4D6352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9437690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245B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8,26287E+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9D69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5,72281E+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EAB7AE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44384729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62A3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,71948E+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F1C7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,81293E+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4548EF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244025181</w:t>
            </w:r>
          </w:p>
        </w:tc>
      </w:tr>
      <w:tr w:rsidR="00D30805" w:rsidRPr="00BB32A3" w14:paraId="2ED44685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CFB7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0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8C9C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COCO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2535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41081E+1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47F0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09361E+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FFA3FD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29004988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0886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51685E+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DBB1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12069E+1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B6E91D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353500571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E631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51852E+1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D206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18832E+</w:t>
            </w: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lastRenderedPageBreak/>
              <w:t>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A20291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lastRenderedPageBreak/>
              <w:t>0,693920814</w:t>
            </w:r>
          </w:p>
        </w:tc>
      </w:tr>
      <w:tr w:rsidR="00D30805" w:rsidRPr="00BB32A3" w14:paraId="7E33445A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231E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lastRenderedPageBreak/>
              <w:t>11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0959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DLT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7068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1242039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1AED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21356333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7BCA95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175038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8928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0568195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9C91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01989896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80449D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20166894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2098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985480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3ADD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01017401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EB12DB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295541207</w:t>
            </w:r>
          </w:p>
        </w:tc>
      </w:tr>
      <w:tr w:rsidR="00D30805" w:rsidRPr="00BB32A3" w14:paraId="0CAFF09C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23B7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2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006F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DSNG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9120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88922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60CA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73159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2F1637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1141724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2FBB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92063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0847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23074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3E7686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27121699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E26A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6866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D43E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02546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6621AE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95178026</w:t>
            </w:r>
          </w:p>
        </w:tc>
      </w:tr>
      <w:tr w:rsidR="00D30805" w:rsidRPr="00BB32A3" w14:paraId="0042834D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E437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3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F58A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GOOD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863B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29755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56E8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76552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C1DA96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83078273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89A2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67653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F8E4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89444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5433DF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27020664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E3C8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73594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5A9B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03066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35BB52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23271719</w:t>
            </w:r>
          </w:p>
        </w:tc>
      </w:tr>
      <w:tr w:rsidR="00D30805" w:rsidRPr="00BB32A3" w14:paraId="56220009" w14:textId="77777777" w:rsidTr="00A61E5B">
        <w:trPr>
          <w:trHeight w:val="300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3CF6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4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97A1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HOKI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E99D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07109E+1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16B7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,41567E+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CA4786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32281655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C5F9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44363E+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BD89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,62561E+1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C11875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368816348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267C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20459E+1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32BD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,68661E+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0465B1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479254671</w:t>
            </w:r>
          </w:p>
        </w:tc>
      </w:tr>
      <w:tr w:rsidR="00D30805" w:rsidRPr="00BB32A3" w14:paraId="1C83C771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8426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5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7F07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KEJU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0BBB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30619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DC44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,35694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92EBF9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5293151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9C73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33906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D943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,40901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A8C54E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53051810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207F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81901E+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89E1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5,85826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674DE6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310503292</w:t>
            </w:r>
          </w:p>
        </w:tc>
      </w:tr>
      <w:tr w:rsidR="00D30805" w:rsidRPr="00BB32A3" w14:paraId="410F246A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687073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6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52D195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MLB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E32975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75094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5E5CCC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14600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BEE1A7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527864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87AA3E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47401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3EE5F6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43340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ACF031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02833321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2B6F2F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8228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F946EC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09915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C6BDD2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658416405</w:t>
            </w:r>
          </w:p>
        </w:tc>
      </w:tr>
      <w:tr w:rsidR="00D30805" w:rsidRPr="00BB32A3" w14:paraId="39C554A6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4BFC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7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E749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MYOR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B6DF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,13798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7786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,89994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912B3B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92303371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4C14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8,50603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7A62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12715E+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FAEB69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75465169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0433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8,55762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00FF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136E+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3B249C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753309702</w:t>
            </w:r>
          </w:p>
        </w:tc>
      </w:tr>
      <w:tr w:rsidR="00D30805" w:rsidRPr="00BB32A3" w14:paraId="1A9B7A13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D39B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8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C4AB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ROT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C416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58949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4DE5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0926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D734B2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51396488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63DC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2245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CE0B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22767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356D6F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37937435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21BB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34186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D64A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84942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EBAAD6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470925702</w:t>
            </w:r>
          </w:p>
        </w:tc>
      </w:tr>
      <w:tr w:rsidR="00D30805" w:rsidRPr="00BB32A3" w14:paraId="7AD27939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6F81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9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7F48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SIP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DA48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55458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DD10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162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B29728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69674518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B959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66217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66EB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3067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2131AE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78598866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D073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8681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B5C6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260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5E55A9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017358288</w:t>
            </w:r>
          </w:p>
        </w:tc>
      </w:tr>
      <w:tr w:rsidR="00D30805" w:rsidRPr="00BB32A3" w14:paraId="2AF8D3A8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17C7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0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0A55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SKBM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3D8C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,84563E+1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0A39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03582E+1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5D0820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757431487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99D9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8,06679E+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F692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,61982E+1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A32831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838559529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CF05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,77943E+1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CF64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,92485E+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7F81A08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985347024</w:t>
            </w:r>
          </w:p>
        </w:tc>
      </w:tr>
      <w:tr w:rsidR="00D30805" w:rsidRPr="00BB32A3" w14:paraId="4B69518A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CA1E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1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B2A5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SKLT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5857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,10464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DB89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80382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34F3FA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0790827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A292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66908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AD46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,06955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A53559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90159565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6C04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47288E+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BD99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5,41837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1A6146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640945293</w:t>
            </w:r>
          </w:p>
        </w:tc>
      </w:tr>
      <w:tr w:rsidR="00D30805" w:rsidRPr="00BB32A3" w14:paraId="5D8893AA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9F5B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2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484D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SMAR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8DC4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685447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7AE7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093305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04DE6A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54160634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738A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250249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5A5F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252368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99D47F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79679520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E373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59271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89E6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441782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0E0DCE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798271709</w:t>
            </w:r>
          </w:p>
        </w:tc>
      </w:tr>
      <w:tr w:rsidR="00D30805" w:rsidRPr="00BB32A3" w14:paraId="2C11EB5C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5CE9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3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3CEB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SSM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E74D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7766373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40EB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06856727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0505D42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91139456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7EFAB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90514363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244B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8707864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033A335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62297069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909F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7431023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FF6D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10750776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E3C583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,267800649</w:t>
            </w:r>
          </w:p>
        </w:tc>
      </w:tr>
      <w:tr w:rsidR="00D30805" w:rsidRPr="00BB32A3" w14:paraId="5ADA3C15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F020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4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DF66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STTP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28CC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,33556E+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0AE4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14801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5EB964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34150543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1785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7,75697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17053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6733E+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F5F032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29016473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8072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,18395E+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7D1F7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,30085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D0EC64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187344266</w:t>
            </w:r>
          </w:p>
        </w:tc>
      </w:tr>
      <w:tr w:rsidR="00D30805" w:rsidRPr="00BB32A3" w14:paraId="420468AB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FCFBE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5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164E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TBL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879DD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200007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7DC0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536292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36CFE3D9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23760004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4D6F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354243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6D6F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588885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0C15511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2996719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91B6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1459166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D416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649235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D5286A6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,247515</w:t>
            </w:r>
          </w:p>
        </w:tc>
      </w:tr>
      <w:tr w:rsidR="00D30805" w:rsidRPr="00BB32A3" w14:paraId="29EC329D" w14:textId="77777777" w:rsidTr="00A61E5B">
        <w:trPr>
          <w:trHeight w:val="30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04FAC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6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D545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ULTJ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AA70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953,28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60A84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565513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56FE170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00016856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781A0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397237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4CC8A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478173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4E795E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830739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DF172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22687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45CEF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513812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CFE1158" w14:textId="77777777" w:rsidR="00BB32A3" w:rsidRPr="00BB32A3" w:rsidRDefault="00BB32A3" w:rsidP="00BB32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BB32A3">
              <w:rPr>
                <w:rFonts w:ascii="Times New Roman" w:eastAsia="Times New Roman" w:hAnsi="Times New Roman"/>
                <w:color w:val="000000"/>
                <w:lang w:eastAsia="id-ID"/>
              </w:rPr>
              <w:t>0,441548144</w:t>
            </w:r>
          </w:p>
        </w:tc>
      </w:tr>
    </w:tbl>
    <w:p w14:paraId="655E7C1D" w14:textId="77777777" w:rsidR="00D30805" w:rsidRDefault="00D30805" w:rsidP="00D3080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74CC3E85" w14:textId="77777777" w:rsidR="00D30805" w:rsidRDefault="00D30805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br w:type="page"/>
      </w:r>
    </w:p>
    <w:p w14:paraId="5A877A49" w14:textId="77777777" w:rsidR="00BB32A3" w:rsidRDefault="00BB32A3" w:rsidP="00D30805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Lampiran 5</w:t>
      </w:r>
    </w:p>
    <w:p w14:paraId="1A6B3A08" w14:textId="77777777" w:rsidR="00BB32A3" w:rsidRDefault="00BB32A3" w:rsidP="00D30805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ertumbuhan Penjualan</w:t>
      </w:r>
      <w:r w:rsidR="006B6052">
        <w:rPr>
          <w:rFonts w:ascii="Times New Roman" w:hAnsi="Times New Roman"/>
          <w:sz w:val="24"/>
          <w:szCs w:val="24"/>
        </w:rPr>
        <w:t xml:space="preserve"> (Dinyatakan Dalam Jutaan Rupiah)</w:t>
      </w:r>
    </w:p>
    <w:tbl>
      <w:tblPr>
        <w:tblW w:w="15310" w:type="dxa"/>
        <w:tblInd w:w="-1310" w:type="dxa"/>
        <w:tblLayout w:type="fixed"/>
        <w:tblLook w:val="04A0" w:firstRow="1" w:lastRow="0" w:firstColumn="1" w:lastColumn="0" w:noHBand="0" w:noVBand="1"/>
      </w:tblPr>
      <w:tblGrid>
        <w:gridCol w:w="709"/>
        <w:gridCol w:w="993"/>
        <w:gridCol w:w="1134"/>
        <w:gridCol w:w="1134"/>
        <w:gridCol w:w="1134"/>
        <w:gridCol w:w="1276"/>
        <w:gridCol w:w="1134"/>
        <w:gridCol w:w="1134"/>
        <w:gridCol w:w="992"/>
        <w:gridCol w:w="1276"/>
        <w:gridCol w:w="992"/>
        <w:gridCol w:w="992"/>
        <w:gridCol w:w="992"/>
        <w:gridCol w:w="1418"/>
      </w:tblGrid>
      <w:tr w:rsidR="00480900" w:rsidRPr="00D30805" w14:paraId="42E58B3E" w14:textId="77777777" w:rsidTr="00480900">
        <w:trPr>
          <w:trHeight w:val="300"/>
        </w:trPr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E13E2" w14:textId="77777777" w:rsidR="00D30805" w:rsidRPr="00D30805" w:rsidRDefault="00480900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No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D89D0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 xml:space="preserve">Perusahaan 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CB9B1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Volume P. Th 2019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C9FED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Volume P. Th 2018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04521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Volume P. Th 201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8CA65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2019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8B96281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Volume P. Th  2020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4B23A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Volume P. Th 2019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619DD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Volume P. Th 201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AEF01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2020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FCA4A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Volume P. Th 2021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032F4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Volume P. Th 2020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F8BB7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Volume P. Th 202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FB37D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2021</w:t>
            </w:r>
          </w:p>
        </w:tc>
      </w:tr>
      <w:tr w:rsidR="00480900" w:rsidRPr="00D30805" w14:paraId="28DA6F6E" w14:textId="77777777" w:rsidTr="00480900">
        <w:trPr>
          <w:trHeight w:val="300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1B9247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9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C795F1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D02AF8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70D6600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0EFC26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41EBF1BB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 xml:space="preserve">Salesh Growth </w:t>
            </w: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13A5680E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95A1C0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6B1339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14CD4EB2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Salesh Growth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50C61A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CC9933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1E3DDB" w14:textId="77777777" w:rsidR="00D30805" w:rsidRPr="00D30805" w:rsidRDefault="00D30805" w:rsidP="00D3080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337A5A5" w14:textId="77777777" w:rsidR="00D30805" w:rsidRPr="00D30805" w:rsidRDefault="00D30805" w:rsidP="00D3080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Salesh Growth</w:t>
            </w:r>
          </w:p>
        </w:tc>
      </w:tr>
      <w:tr w:rsidR="00480900" w:rsidRPr="00D30805" w14:paraId="6503714C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1919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A7A3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AAL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034B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74527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390D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90843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7AC8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90843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5D32BA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854966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FB49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88070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FBA6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74527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FE2E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74527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4D19D8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77598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602F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432204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B8D6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880704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D591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880704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BFF1CD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93241473</w:t>
            </w:r>
          </w:p>
        </w:tc>
      </w:tr>
      <w:tr w:rsidR="00480900" w:rsidRPr="00D30805" w14:paraId="2956CB23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E6C1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5956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AD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0A11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343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032E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043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D184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043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098AE7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373342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9C2D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733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4105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7647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2A9F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7647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1CF984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11944375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218C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350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CCE6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7336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8006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7336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854D40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388662002</w:t>
            </w:r>
          </w:p>
        </w:tc>
      </w:tr>
      <w:tr w:rsidR="00480900" w:rsidRPr="00D30805" w14:paraId="667E85CE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1BBD93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E88716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AIS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373BAF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D30805">
              <w:rPr>
                <w:rFonts w:eastAsia="Times New Roman" w:cs="Calibri"/>
                <w:color w:val="000000"/>
                <w:lang w:eastAsia="id-ID"/>
              </w:rPr>
              <w:t>15104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9D85CD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D30805">
              <w:rPr>
                <w:rFonts w:eastAsia="Times New Roman" w:cs="Calibri"/>
                <w:color w:val="000000"/>
                <w:lang w:eastAsia="id-ID"/>
              </w:rPr>
              <w:t>15832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C6E661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D30805">
              <w:rPr>
                <w:rFonts w:eastAsia="Times New Roman" w:cs="Calibri"/>
                <w:color w:val="000000"/>
                <w:lang w:eastAsia="id-ID"/>
              </w:rPr>
              <w:t>158326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25067B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460049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1A790A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D30805">
              <w:rPr>
                <w:rFonts w:eastAsia="Times New Roman" w:cs="Calibri"/>
                <w:color w:val="000000"/>
                <w:lang w:eastAsia="id-ID"/>
              </w:rPr>
              <w:t>12833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46520E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D30805">
              <w:rPr>
                <w:rFonts w:eastAsia="Times New Roman" w:cs="Calibri"/>
                <w:color w:val="000000"/>
                <w:lang w:eastAsia="id-ID"/>
              </w:rPr>
              <w:t>15104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6ACD7C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D30805">
              <w:rPr>
                <w:rFonts w:eastAsia="Times New Roman" w:cs="Calibri"/>
                <w:color w:val="000000"/>
                <w:lang w:eastAsia="id-ID"/>
              </w:rPr>
              <w:t>15104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FDF93A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1503521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F3193F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D30805">
              <w:rPr>
                <w:rFonts w:eastAsia="Times New Roman" w:cs="Calibri"/>
                <w:color w:val="000000"/>
                <w:lang w:eastAsia="id-ID"/>
              </w:rPr>
              <w:t>15208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C063A1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D30805">
              <w:rPr>
                <w:rFonts w:eastAsia="Times New Roman" w:cs="Calibri"/>
                <w:color w:val="000000"/>
                <w:lang w:eastAsia="id-ID"/>
              </w:rPr>
              <w:t>128333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5EEF8D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eastAsia="Times New Roman" w:cs="Calibri"/>
                <w:color w:val="000000"/>
                <w:lang w:eastAsia="id-ID"/>
              </w:rPr>
            </w:pPr>
            <w:r w:rsidRPr="00D30805">
              <w:rPr>
                <w:rFonts w:eastAsia="Times New Roman" w:cs="Calibri"/>
                <w:color w:val="000000"/>
                <w:lang w:eastAsia="id-ID"/>
              </w:rPr>
              <w:t>128333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BCC44F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85102674</w:t>
            </w:r>
          </w:p>
        </w:tc>
      </w:tr>
      <w:tr w:rsidR="00480900" w:rsidRPr="00D30805" w14:paraId="24A91FEC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0142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2716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BIS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5C76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2724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F705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2656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6979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2656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2628D1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029991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A9FC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8127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FECD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2724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D7DE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2724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4A498B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20227335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326A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01513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EB8C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8127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3512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81276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33E35F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11639586</w:t>
            </w:r>
          </w:p>
        </w:tc>
      </w:tr>
      <w:tr w:rsidR="00480900" w:rsidRPr="00D30805" w14:paraId="0243D840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A566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0C98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BUD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0881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0037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2268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6471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D2E8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64719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A80072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346992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F4FE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7258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8A6C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0037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42A0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00376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CBDAF7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9251779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1C01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3747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364C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72586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D52F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72586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C54F4E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38058657</w:t>
            </w:r>
          </w:p>
        </w:tc>
      </w:tr>
      <w:tr w:rsidR="00480900" w:rsidRPr="00D30805" w14:paraId="72942D11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BC7A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7E2B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CAM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126C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02895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95EC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61137E+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60B6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61137E+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69F513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705584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BA83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56634E+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000E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02895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01C2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02895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8A4C36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7028355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9524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01913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77F4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56634E+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9E9A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56634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475B45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65332355</w:t>
            </w:r>
          </w:p>
        </w:tc>
      </w:tr>
      <w:tr w:rsidR="00480900" w:rsidRPr="00D30805" w14:paraId="6547FCDC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1DF9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C360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CEK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1293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12094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632A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62933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272E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62933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D4E1AC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1400784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4F8A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6343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36A9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12094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D19D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12094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F15380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644891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3462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,35944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7F9D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6343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7E69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6343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516585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474684135</w:t>
            </w:r>
          </w:p>
        </w:tc>
      </w:tr>
      <w:tr w:rsidR="00480900" w:rsidRPr="00D30805" w14:paraId="440DA981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C7C6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D7E9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CPI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F4F4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86345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08B7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39576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4258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395760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711AF0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866772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53FD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25187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FFFB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250114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0ED3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25011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7B813A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0041495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6662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16982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A9FE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25187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4DBF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251878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927B9B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1589205</w:t>
            </w:r>
          </w:p>
        </w:tc>
      </w:tr>
      <w:tr w:rsidR="00480900" w:rsidRPr="00D30805" w14:paraId="604A7804" w14:textId="77777777" w:rsidTr="008137DF">
        <w:trPr>
          <w:trHeight w:val="300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CA0E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lastRenderedPageBreak/>
              <w:t>9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51B4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CSR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535F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,92296E+1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3E1C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,67789E+1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A619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,67789E+1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0BEE22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13295959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7D00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,07253E+1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3B9A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,92296E+1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5850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,92296E+1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56DE73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3351349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ECB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,95868E+1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3303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,07253E+1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D2C6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,07253E+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19D72D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4752779</w:t>
            </w:r>
          </w:p>
        </w:tc>
      </w:tr>
      <w:tr w:rsidR="00480900" w:rsidRPr="00D30805" w14:paraId="5B0382B2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B253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FA12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COC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6E7E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16198E+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C723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57581E+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6C9C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57581E+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C76AAE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3719754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67BA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71049E+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3013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16198E+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3BBA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16198E+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C92F9D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20883235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796D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24438E+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2283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71049E+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EBB9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71049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62EC33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312128913</w:t>
            </w:r>
          </w:p>
        </w:tc>
      </w:tr>
      <w:tr w:rsidR="00480900" w:rsidRPr="00D30805" w14:paraId="39CA3D00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9DA9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3398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DLT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2E11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271367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2CCA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930063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3236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930063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662DBD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737616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9DA9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463364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3D83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271367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B0F3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271367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132E11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33948476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2B10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82057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E732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463364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43A5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463364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D0FFF8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8751579</w:t>
            </w:r>
          </w:p>
        </w:tc>
      </w:tr>
      <w:tr w:rsidR="00480900" w:rsidRPr="00D30805" w14:paraId="64856DC4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2FED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86AA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DS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F967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7366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CA70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7618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18AA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7618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981A00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047288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4370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6989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0F51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7366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8626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73668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894EA5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677334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E869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71244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DFBD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6989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233C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69891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2AA262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63529215</w:t>
            </w:r>
          </w:p>
        </w:tc>
      </w:tr>
      <w:tr w:rsidR="00480900" w:rsidRPr="00D30805" w14:paraId="79B0BD20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0F7B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CA09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GOO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AA59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,43863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F63A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,04895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FCB2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,04895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4A2435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484143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DE06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7,71133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5D48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,43863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769C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,43863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B72DC1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861865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2AA3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,79958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9A30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7,71938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F23B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7,71938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93A392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39933535</w:t>
            </w:r>
          </w:p>
        </w:tc>
      </w:tr>
      <w:tr w:rsidR="00480900" w:rsidRPr="00D30805" w14:paraId="1D4F9FEE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47AE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B903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HOK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84C7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65303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A842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43079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D20A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43079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1CAF8B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553318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37D7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17319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0E5B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65303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9931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65303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5EDC67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2902801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43BC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33597E+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5BB4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17319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F3E6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17319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58AEA6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204223021</w:t>
            </w:r>
          </w:p>
        </w:tc>
      </w:tr>
      <w:tr w:rsidR="00480900" w:rsidRPr="00D30805" w14:paraId="7AD914FC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7228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3C62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KEJU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5490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78806E+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EF48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,5675E+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86D6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,5675E+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099303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42463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C02E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00853E+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920A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78806E+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594D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78806E+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8FC83C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7964144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84A8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04231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0D43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61218E+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A4FB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9,61218E+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1E21F5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84361017</w:t>
            </w:r>
          </w:p>
        </w:tc>
      </w:tr>
      <w:tr w:rsidR="00480900" w:rsidRPr="00D30805" w14:paraId="72E5277B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506F33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6AD85E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MLB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9F7EC8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7114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739D48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5748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9C197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57480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F88ACF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382130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96039F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9850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B9BFE5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7114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A79FC8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7114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4D93FC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465159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D70776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4736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EA0A60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9850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40DE93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98500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4B946F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46181252</w:t>
            </w:r>
          </w:p>
        </w:tc>
      </w:tr>
      <w:tr w:rsidR="00480900" w:rsidRPr="00D30805" w14:paraId="5D6FB4CD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8962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4B1A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MYO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1287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50267E+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954C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40608E+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685C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40608E+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DE6E63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401456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A3A9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4477E+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6D40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50267E+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0DF3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50267E+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2C0368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219679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94C1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79046E+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9B14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4477E+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3BCB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4477E+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1ABF8A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40033953</w:t>
            </w:r>
          </w:p>
        </w:tc>
      </w:tr>
      <w:tr w:rsidR="00480900" w:rsidRPr="00D30805" w14:paraId="3882DF96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7FFE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11C2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ROT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2F3B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33702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BA51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76655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A453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76655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FCF311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06205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B29F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21203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647D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33702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FE6A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33702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5DFF6F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374548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3712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28762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98B5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21203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340B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21203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E26FB4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23532963</w:t>
            </w:r>
          </w:p>
        </w:tc>
      </w:tr>
      <w:tr w:rsidR="00480900" w:rsidRPr="00D30805" w14:paraId="5456F1A8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83CA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BD79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SIP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A9E8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1059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0D01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1204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B4EB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12045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C88300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3158291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668B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3412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BD97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0493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3ACC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04939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D28781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7208563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3880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4395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682E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3412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8DC9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34129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BE4672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52985803</w:t>
            </w:r>
          </w:p>
        </w:tc>
      </w:tr>
      <w:tr w:rsidR="00BC1BA6" w:rsidRPr="00D30805" w14:paraId="693B4E61" w14:textId="77777777" w:rsidTr="00E03531">
        <w:trPr>
          <w:trHeight w:val="1150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18F5E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lastRenderedPageBreak/>
              <w:t>20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5CF6E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SKBM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39757" w14:textId="77777777" w:rsidR="00BC1BA6" w:rsidRPr="00D30805" w:rsidRDefault="00BC1BA6" w:rsidP="00BC1B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1047E+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1990E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95391E+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98D9F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95391E+1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8FAD6F2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77175429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4AEA6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16553E+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CDAA4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1047E+1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C923B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1047E+1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EE2B44F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50402570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BEA21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84789E+1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1CD00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16553E+1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2711C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16553E+1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41A1F9B" w14:textId="77777777" w:rsidR="00BC1BA6" w:rsidRPr="00D30805" w:rsidRDefault="00BC1BA6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15558597</w:t>
            </w:r>
          </w:p>
        </w:tc>
      </w:tr>
      <w:tr w:rsidR="00480900" w:rsidRPr="00D30805" w14:paraId="196592DF" w14:textId="77777777" w:rsidTr="00E03531">
        <w:trPr>
          <w:trHeight w:val="300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ACD9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EA28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SKLT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CF79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28112E+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4508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04503E+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2F72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04503E+1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7AF98E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25913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9058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2537E+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59D0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28112E+1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6DE7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28112E+1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611D7B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21399654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E83B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35685E+1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0E33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2537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8C07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,2537E+1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3FC842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82272661</w:t>
            </w:r>
          </w:p>
        </w:tc>
      </w:tr>
      <w:tr w:rsidR="00480900" w:rsidRPr="00D30805" w14:paraId="2946F57B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0474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B7FE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SMA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7A11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61981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B716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73916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96C6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73916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320A74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319199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E0BE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04343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CB20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6198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7A1F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61981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DFC991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1702945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A72A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70042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C71D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043434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724E9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043434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C9FCB4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409797354</w:t>
            </w:r>
          </w:p>
        </w:tc>
      </w:tr>
      <w:tr w:rsidR="00480900" w:rsidRPr="00D30805" w14:paraId="31E5D585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4457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A325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SSM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9DEF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2778067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C704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7107805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BD12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7107805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614511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1166799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88DF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0111305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C15A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2778067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6787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2778067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649135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237239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72EA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2031005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635F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01113055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0B7C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01113055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5E6CA2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971656</w:t>
            </w:r>
          </w:p>
        </w:tc>
      </w:tr>
      <w:tr w:rsidR="00480900" w:rsidRPr="00D30805" w14:paraId="670F73FA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D0E5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BA38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STT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C506C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51251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620C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82696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4D241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,82696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762DE8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425051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FD5D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8463E+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C1338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51251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A0AF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51251E+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6C33B0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09502924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BAC0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4,24186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406A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8463E+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EFFC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3,8463E+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6E7D62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02840817</w:t>
            </w:r>
          </w:p>
        </w:tc>
      </w:tr>
      <w:tr w:rsidR="00480900" w:rsidRPr="00D30805" w14:paraId="1BB5B79A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1278B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6E4A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TBL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E966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5331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C24E4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6148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FF8E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61488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BAC6C2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094842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D049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08632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6874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5331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F6D1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853318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DE969E5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2730602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03BCD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59722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2F78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08632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D9CA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1086325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9A0750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470297303</w:t>
            </w:r>
          </w:p>
        </w:tc>
      </w:tr>
      <w:tr w:rsidR="00480900" w:rsidRPr="00D30805" w14:paraId="06E4BFE4" w14:textId="77777777" w:rsidTr="00480900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15BC0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98F32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ULTJ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73EB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2414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DCC3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4728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1579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4728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ECA195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404263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BF8FF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9673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C444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22305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4120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22305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613DC1A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-0,0410883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F9136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66166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28E33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9673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5FC3E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596736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01A9577" w14:textId="77777777" w:rsidR="00D30805" w:rsidRPr="00D30805" w:rsidRDefault="00D30805" w:rsidP="0048090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D30805">
              <w:rPr>
                <w:rFonts w:ascii="Times New Roman" w:eastAsia="Times New Roman" w:hAnsi="Times New Roman"/>
                <w:color w:val="000000"/>
                <w:lang w:eastAsia="id-ID"/>
              </w:rPr>
              <w:t>0,108805197</w:t>
            </w:r>
          </w:p>
        </w:tc>
      </w:tr>
    </w:tbl>
    <w:p w14:paraId="10A23026" w14:textId="77777777" w:rsidR="00BB32A3" w:rsidRDefault="00BB32A3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391DDCA0" w14:textId="77777777" w:rsidR="008F62EC" w:rsidRDefault="008F62EC" w:rsidP="008137DF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49A5B027" w14:textId="77777777" w:rsidR="008F62EC" w:rsidRDefault="008F62EC" w:rsidP="008137DF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7463B3B0" w14:textId="77777777" w:rsidR="008F62EC" w:rsidRDefault="008F62EC" w:rsidP="008137DF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2FF159E1" w14:textId="77777777" w:rsidR="008F62EC" w:rsidRDefault="008F62EC" w:rsidP="008137DF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5911D8CA" w14:textId="77777777" w:rsidR="008137DF" w:rsidRDefault="008137DF" w:rsidP="008137DF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ampiran 6</w:t>
      </w:r>
    </w:p>
    <w:p w14:paraId="1CB6A53C" w14:textId="77777777" w:rsidR="008137DF" w:rsidRDefault="008137DF" w:rsidP="008137DF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rofitabilitas</w:t>
      </w:r>
      <w:r w:rsidR="006B6052">
        <w:rPr>
          <w:rFonts w:ascii="Times New Roman" w:hAnsi="Times New Roman"/>
          <w:sz w:val="24"/>
          <w:szCs w:val="24"/>
        </w:rPr>
        <w:t xml:space="preserve"> (Dinyatakan Dalam Jutaan Rupiah)</w:t>
      </w:r>
    </w:p>
    <w:tbl>
      <w:tblPr>
        <w:tblW w:w="14601" w:type="dxa"/>
        <w:tblInd w:w="-1310" w:type="dxa"/>
        <w:tblLayout w:type="fixed"/>
        <w:tblLook w:val="04A0" w:firstRow="1" w:lastRow="0" w:firstColumn="1" w:lastColumn="0" w:noHBand="0" w:noVBand="1"/>
      </w:tblPr>
      <w:tblGrid>
        <w:gridCol w:w="709"/>
        <w:gridCol w:w="1611"/>
        <w:gridCol w:w="1359"/>
        <w:gridCol w:w="1359"/>
        <w:gridCol w:w="1483"/>
        <w:gridCol w:w="1183"/>
        <w:gridCol w:w="1359"/>
        <w:gridCol w:w="1569"/>
        <w:gridCol w:w="1097"/>
        <w:gridCol w:w="1359"/>
        <w:gridCol w:w="1513"/>
      </w:tblGrid>
      <w:tr w:rsidR="008137DF" w:rsidRPr="008137DF" w14:paraId="394B79B2" w14:textId="77777777" w:rsidTr="008137DF">
        <w:trPr>
          <w:trHeight w:val="300"/>
        </w:trPr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DBF3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No</w:t>
            </w:r>
          </w:p>
        </w:tc>
        <w:tc>
          <w:tcPr>
            <w:tcW w:w="161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CB72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 xml:space="preserve">Nama Perusahaan </w:t>
            </w:r>
          </w:p>
        </w:tc>
        <w:tc>
          <w:tcPr>
            <w:tcW w:w="420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C4DA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2019</w:t>
            </w:r>
          </w:p>
        </w:tc>
        <w:tc>
          <w:tcPr>
            <w:tcW w:w="411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B053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2020</w:t>
            </w:r>
          </w:p>
        </w:tc>
        <w:tc>
          <w:tcPr>
            <w:tcW w:w="396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4B04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2021</w:t>
            </w:r>
          </w:p>
        </w:tc>
      </w:tr>
      <w:tr w:rsidR="008137DF" w:rsidRPr="008137DF" w14:paraId="4082F922" w14:textId="77777777" w:rsidTr="008137DF">
        <w:trPr>
          <w:trHeight w:val="300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887CB4" w14:textId="77777777" w:rsidR="008137DF" w:rsidRPr="008137DF" w:rsidRDefault="008137DF" w:rsidP="008137DF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61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24D377" w14:textId="77777777" w:rsidR="008137DF" w:rsidRPr="008137DF" w:rsidRDefault="008137DF" w:rsidP="008137DF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1606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Laba Bersih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C705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Aset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F7FE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ROA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B35F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Laba Bersih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0EA7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Aset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FAC8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ROA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9901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Laba Bersih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A1AF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Total Aset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9A10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b/>
                <w:bCs/>
                <w:color w:val="000000"/>
                <w:lang w:eastAsia="id-ID"/>
              </w:rPr>
              <w:t>ROA</w:t>
            </w:r>
          </w:p>
        </w:tc>
      </w:tr>
      <w:tr w:rsidR="008137DF" w:rsidRPr="008137DF" w14:paraId="30259B9B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C6FA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465D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AALI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47D1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43629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ECE5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6974124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6A6EBF7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09031952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311B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93799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C68A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7781231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406FB0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217276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9E04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06736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E440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0399906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14:paraId="2E05D0B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68005539</w:t>
            </w:r>
          </w:p>
        </w:tc>
      </w:tr>
      <w:tr w:rsidR="008137DF" w:rsidRPr="008137DF" w14:paraId="55CF3975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F64F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0776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ADES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0611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3885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9603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22375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E5CBB9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02003344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4ECF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35789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29AA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958791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E043FA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4162523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BBA7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6575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D79A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304108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7305F9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203785269</w:t>
            </w:r>
          </w:p>
        </w:tc>
      </w:tr>
      <w:tr w:rsidR="008137DF" w:rsidRPr="008137DF" w14:paraId="37586305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9DC1A0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BDFD7F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AISA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56DBD0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134766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DF9B79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868966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0060ED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607162463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3739A1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20497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4EBD56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011557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6669E8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59902453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9DBE3E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77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3C39E5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761634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29D4B2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049789</w:t>
            </w:r>
          </w:p>
        </w:tc>
      </w:tr>
      <w:tr w:rsidR="008137DF" w:rsidRPr="008137DF" w14:paraId="6E0C80FD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B807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C6AA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BISI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3D06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0695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EA31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41056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013482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04367955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3CCB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7566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2874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14979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85CFBC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945691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499C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8099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B301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132202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D70DE4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2163711</w:t>
            </w:r>
          </w:p>
        </w:tc>
      </w:tr>
      <w:tr w:rsidR="008137DF" w:rsidRPr="008137DF" w14:paraId="2E85926D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D6E7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5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364C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BUDI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E243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402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16BB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99767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CCD20D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21341991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2CDF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7093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5985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63007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5C1056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2264355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8760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91723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4432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93218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020345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0643608</w:t>
            </w:r>
          </w:p>
        </w:tc>
      </w:tr>
      <w:tr w:rsidR="008137DF" w:rsidRPr="008137DF" w14:paraId="118A1823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F33B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0D93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CAMP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8E62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675882945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10B6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05753E+12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45E531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72583175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684C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4045828313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1AF7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08687E+12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EF495B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4052525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1334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00067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8E67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14726E+12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C6D20A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87222218</w:t>
            </w:r>
          </w:p>
        </w:tc>
      </w:tr>
      <w:tr w:rsidR="008137DF" w:rsidRPr="008137DF" w14:paraId="30A81893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CA10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B3B4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CEKA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CE3A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15459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79DD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39308E+12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6DE54D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54663961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95D8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81813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5B7F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56667E+12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2DF7A3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1605006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050A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87067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29A6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69739E+12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2EAB17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10208791</w:t>
            </w:r>
          </w:p>
        </w:tc>
      </w:tr>
      <w:tr w:rsidR="008137DF" w:rsidRPr="008137DF" w14:paraId="7D5469A6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3852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853D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CPIN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5C9D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632174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DB37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353041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40AE56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23740978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0507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845833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C35E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1159291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5DCDA2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234249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AC27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619010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3526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5446051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2AE21D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02099103</w:t>
            </w:r>
          </w:p>
        </w:tc>
      </w:tr>
      <w:tr w:rsidR="008137DF" w:rsidRPr="008137DF" w14:paraId="10B05D58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608E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9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F781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CSRA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E770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160679173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9004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36856E+12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55BF78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21307589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3290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236664933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962C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39857E+12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80F74D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5174337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1277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5965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3697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75324E+12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A01589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4809733</w:t>
            </w:r>
          </w:p>
        </w:tc>
      </w:tr>
      <w:tr w:rsidR="008137DF" w:rsidRPr="008137DF" w14:paraId="192D2AEF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9AD3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0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621C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COCO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B3F4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95720822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7CBE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50443E+11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2173F5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1772584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5598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73812864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7513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63754E+11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2E2F93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1038135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01A6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53263170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2F18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,70684E+11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B78ED1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23018594</w:t>
            </w:r>
          </w:p>
        </w:tc>
      </w:tr>
      <w:tr w:rsidR="008137DF" w:rsidRPr="008137DF" w14:paraId="091541EB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4CBB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1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7405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DLTA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BE09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1781517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4917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425983722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FBC94E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22287433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987F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2346576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1AFA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255580913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14B5D0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9833357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BA01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8799299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9E18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308722065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BCE015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43646236</w:t>
            </w:r>
          </w:p>
        </w:tc>
      </w:tr>
      <w:tr w:rsidR="008137DF" w:rsidRPr="008137DF" w14:paraId="7322B703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E7E6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2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431C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DSNG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74D0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78164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2F14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1620821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8CF855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1533144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C26B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7817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51FF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4151383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BC8A53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378970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62DC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39649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80BF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3712160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880755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539411</w:t>
            </w:r>
          </w:p>
        </w:tc>
      </w:tr>
      <w:tr w:rsidR="008137DF" w:rsidRPr="008137DF" w14:paraId="61360137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3ECA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3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A47D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GOOD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2CB0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,35766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4007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5,06307E+12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F93D50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86067655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BBD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45104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6FD1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,57097E+12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B17C26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730100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9D6F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,92638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88AA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,7666E+12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ABB5EF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7280429</w:t>
            </w:r>
          </w:p>
        </w:tc>
      </w:tr>
      <w:tr w:rsidR="008137DF" w:rsidRPr="008137DF" w14:paraId="4D6472D0" w14:textId="77777777" w:rsidTr="00E03531">
        <w:trPr>
          <w:trHeight w:val="300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987A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lastRenderedPageBreak/>
              <w:t>14</w:t>
            </w:r>
          </w:p>
        </w:tc>
        <w:tc>
          <w:tcPr>
            <w:tcW w:w="1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4ED8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HOKI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8226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03723E+11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C167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,48676E+11</w:t>
            </w:r>
          </w:p>
        </w:tc>
        <w:tc>
          <w:tcPr>
            <w:tcW w:w="1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016BFA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22217583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33D2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8038419405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D4EE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9,06924E+11</w:t>
            </w:r>
          </w:p>
        </w:tc>
        <w:tc>
          <w:tcPr>
            <w:tcW w:w="15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D985F3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41942225</w:t>
            </w:r>
          </w:p>
        </w:tc>
        <w:tc>
          <w:tcPr>
            <w:tcW w:w="10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A7BE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2533087704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0377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9,89119E+11</w:t>
            </w:r>
          </w:p>
        </w:tc>
        <w:tc>
          <w:tcPr>
            <w:tcW w:w="15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91CB54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12670956</w:t>
            </w:r>
          </w:p>
        </w:tc>
      </w:tr>
      <w:tr w:rsidR="008137DF" w:rsidRPr="008137DF" w14:paraId="7AF8B3BA" w14:textId="77777777" w:rsidTr="008F62EC">
        <w:trPr>
          <w:trHeight w:val="300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56A9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5</w:t>
            </w:r>
          </w:p>
        </w:tc>
        <w:tc>
          <w:tcPr>
            <w:tcW w:w="1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79C5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KEJU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696B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98047666143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1D3B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,66313E+11</w:t>
            </w:r>
          </w:p>
        </w:tc>
        <w:tc>
          <w:tcPr>
            <w:tcW w:w="1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B53BB0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47149477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B6B3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21E+11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DDFA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,74807E+11</w:t>
            </w:r>
          </w:p>
        </w:tc>
        <w:tc>
          <w:tcPr>
            <w:tcW w:w="15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DC8B62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7931057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08C0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447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983B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,67726E+11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00E2D9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88478983</w:t>
            </w:r>
          </w:p>
        </w:tc>
      </w:tr>
      <w:tr w:rsidR="008137DF" w:rsidRPr="008137DF" w14:paraId="616D97B8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213E2A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6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FEAF2B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MLBI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36E2C5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206059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4A8325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896950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39F1B0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416320268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9DDA27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8561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6AE291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07425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26B0EE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98237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26982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65850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3A7851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22017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CA92E9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227873418</w:t>
            </w:r>
          </w:p>
        </w:tc>
      </w:tr>
      <w:tr w:rsidR="008137DF" w:rsidRPr="008137DF" w14:paraId="72D00AD7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25C8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7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3F24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MYOR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305E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0394E+1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5726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90379E+13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7721E2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07123275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B7E0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09817E+1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DE34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97775E+13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BA4D86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06088659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E0D4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21105E+1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0494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99177E+13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DA8765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60802979</w:t>
            </w:r>
          </w:p>
        </w:tc>
      </w:tr>
      <w:tr w:rsidR="008137DF" w:rsidRPr="008137DF" w14:paraId="4927572A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CDF6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8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351A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ROTI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0485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36519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3EED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,68208E+12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F3DD79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5051566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3910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6861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F414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,45217E+12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D57760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787151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746A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81341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E4E5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,19128E+12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B50E32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67125171</w:t>
            </w:r>
          </w:p>
        </w:tc>
      </w:tr>
      <w:tr w:rsidR="008137DF" w:rsidRPr="008137DF" w14:paraId="0F137B86" w14:textId="77777777" w:rsidTr="008F62EC">
        <w:trPr>
          <w:trHeight w:val="300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7B3B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9</w:t>
            </w:r>
          </w:p>
        </w:tc>
        <w:tc>
          <w:tcPr>
            <w:tcW w:w="16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7061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SIPD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1958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9776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2D2A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470793</w:t>
            </w:r>
          </w:p>
        </w:tc>
        <w:tc>
          <w:tcPr>
            <w:tcW w:w="14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027623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228761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0089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8266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6414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592850</w:t>
            </w:r>
          </w:p>
        </w:tc>
        <w:tc>
          <w:tcPr>
            <w:tcW w:w="15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983120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10901518</w:t>
            </w:r>
          </w:p>
        </w:tc>
        <w:tc>
          <w:tcPr>
            <w:tcW w:w="10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6F96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5065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A7EA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794113</w:t>
            </w:r>
          </w:p>
        </w:tc>
        <w:tc>
          <w:tcPr>
            <w:tcW w:w="15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2C9497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05391693</w:t>
            </w:r>
          </w:p>
        </w:tc>
      </w:tr>
      <w:tr w:rsidR="008137DF" w:rsidRPr="008137DF" w14:paraId="12581908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686B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0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BF04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SKBM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EACA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95716905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3B94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82038E+12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C387F0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00525806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E61B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541574180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7CDF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76866E+12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F94B1A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03062058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02D8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9707421605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EA5F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,97043E+12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38221D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15076633</w:t>
            </w:r>
          </w:p>
        </w:tc>
      </w:tr>
      <w:tr w:rsidR="008137DF" w:rsidRPr="008137DF" w14:paraId="5F0ABEA2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5140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1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E65B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SKLT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15CD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4943627900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3C73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,90846E+11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C3EC01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56829843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CA2F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252024672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427A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,73863E+11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5D1464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5494544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2A04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452416022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BDFB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,89125E+11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77D26F74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95064402</w:t>
            </w:r>
          </w:p>
        </w:tc>
      </w:tr>
      <w:tr w:rsidR="008137DF" w:rsidRPr="008137DF" w14:paraId="22C150B3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032A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2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5114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SMAR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4C95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9869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D658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7787527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96BB73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234177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193E6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53979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3B83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5026171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08700CA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4396135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11165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82941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51D2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0345003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5DCCD6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70130569</w:t>
            </w:r>
          </w:p>
        </w:tc>
      </w:tr>
      <w:tr w:rsidR="008137DF" w:rsidRPr="008137DF" w14:paraId="467E13CC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199C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3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61ED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SSMS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A287F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2081959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07CC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1845204657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F3FED0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0101998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526B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580854940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B406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2775930059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EC1936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4546478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142F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526870874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2E88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3850610076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F8E707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10238529</w:t>
            </w:r>
          </w:p>
        </w:tc>
      </w:tr>
      <w:tr w:rsidR="008137DF" w:rsidRPr="008137DF" w14:paraId="206CA39A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A4F5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4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30C2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STTP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63A1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4,82591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E685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,88156E+12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8263E2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67475259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B48D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,28629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7394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,449E+12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D7E11D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8226436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F616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,17574E+1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8E019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3,91924E+12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A49E89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5757473</w:t>
            </w:r>
          </w:p>
        </w:tc>
      </w:tr>
      <w:tr w:rsidR="008137DF" w:rsidRPr="008137DF" w14:paraId="2DCD1D79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D0E0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5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F2C0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TBLA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814EE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61034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7D4E2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7363003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6DAEEDE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807141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A281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80730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1AEF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9431293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2572DA48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503266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CC2B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91916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7AA8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1084017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5496873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037560015</w:t>
            </w:r>
          </w:p>
        </w:tc>
      </w:tr>
      <w:tr w:rsidR="008137DF" w:rsidRPr="008137DF" w14:paraId="7E0A0DE1" w14:textId="77777777" w:rsidTr="008137DF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0670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26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E2B20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ULTJ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9367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035865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AD317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6608422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3230CFC1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56749221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EF40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109666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3C2DA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8754116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4156DBAB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2675934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60AFC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1276793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0338D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7406856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center"/>
            <w:hideMark/>
          </w:tcPr>
          <w:p w14:paraId="1FD65F13" w14:textId="77777777" w:rsidR="008137DF" w:rsidRPr="008137DF" w:rsidRDefault="008137DF" w:rsidP="008137D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8137DF">
              <w:rPr>
                <w:rFonts w:ascii="Times New Roman" w:eastAsia="Times New Roman" w:hAnsi="Times New Roman"/>
                <w:color w:val="000000"/>
                <w:lang w:eastAsia="id-ID"/>
              </w:rPr>
              <w:t>0,172379887</w:t>
            </w:r>
          </w:p>
        </w:tc>
      </w:tr>
    </w:tbl>
    <w:p w14:paraId="62C35EE2" w14:textId="77777777" w:rsidR="00E03531" w:rsidRDefault="00E03531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7C1BDE89" w14:textId="77777777" w:rsidR="00AB6591" w:rsidRDefault="00E03531" w:rsidP="00AB6591">
      <w:pPr>
        <w:rPr>
          <w:rFonts w:ascii="Times New Roman" w:hAnsi="Times New Roman"/>
          <w:sz w:val="24"/>
          <w:szCs w:val="24"/>
        </w:rPr>
        <w:sectPr w:rsidR="00AB6591" w:rsidSect="00C960CE">
          <w:pgSz w:w="16838" w:h="11906" w:orient="landscape" w:code="9"/>
          <w:pgMar w:top="1701" w:right="1701" w:bottom="2268" w:left="2268" w:header="709" w:footer="709" w:gutter="0"/>
          <w:pgNumType w:start="1"/>
          <w:cols w:space="708"/>
          <w:titlePg/>
          <w:docGrid w:linePitch="360"/>
        </w:sectPr>
      </w:pPr>
      <w:r>
        <w:rPr>
          <w:rFonts w:ascii="Times New Roman" w:hAnsi="Times New Roman"/>
          <w:sz w:val="24"/>
          <w:szCs w:val="24"/>
        </w:rPr>
        <w:br w:type="page"/>
      </w:r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53"/>
        <w:gridCol w:w="1014"/>
        <w:gridCol w:w="1076"/>
        <w:gridCol w:w="1106"/>
        <w:gridCol w:w="1014"/>
        <w:gridCol w:w="1446"/>
      </w:tblGrid>
      <w:tr w:rsidR="00CA2836" w:rsidRPr="00883206" w14:paraId="0EBE20C7" w14:textId="77777777" w:rsidTr="00842F8D">
        <w:trPr>
          <w:cantSplit/>
        </w:trPr>
        <w:tc>
          <w:tcPr>
            <w:tcW w:w="8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4353730" w14:textId="77777777" w:rsidR="00CA2836" w:rsidRPr="00CA2836" w:rsidRDefault="00CA2836" w:rsidP="00CA28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bCs/>
                <w:color w:val="000000"/>
                <w:sz w:val="24"/>
                <w:szCs w:val="18"/>
              </w:rPr>
            </w:pPr>
            <w:r w:rsidRPr="00CA2836">
              <w:rPr>
                <w:rFonts w:ascii="Times New Roman" w:eastAsiaTheme="minorHAnsi" w:hAnsi="Times New Roman"/>
                <w:bCs/>
                <w:color w:val="000000"/>
                <w:sz w:val="24"/>
                <w:szCs w:val="18"/>
              </w:rPr>
              <w:lastRenderedPageBreak/>
              <w:t>Lampiran 7</w:t>
            </w:r>
          </w:p>
          <w:p w14:paraId="18930B60" w14:textId="77777777" w:rsidR="00CA283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18"/>
              </w:rPr>
            </w:pPr>
            <w:r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18"/>
              </w:rPr>
              <w:t>Hasil SPSS V.22.0</w:t>
            </w:r>
          </w:p>
          <w:p w14:paraId="5C281AAB" w14:textId="77777777" w:rsidR="00CA2836" w:rsidRPr="00521DE2" w:rsidRDefault="00521DE2" w:rsidP="00CA2836">
            <w:pPr>
              <w:pStyle w:val="ListParagraph"/>
              <w:numPr>
                <w:ilvl w:val="0"/>
                <w:numId w:val="44"/>
              </w:num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18"/>
              </w:rPr>
            </w:pPr>
            <w:r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18"/>
              </w:rPr>
              <w:t>Hasil Statistik Deskriptif</w:t>
            </w:r>
          </w:p>
          <w:p w14:paraId="09940630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CA2836" w:rsidRPr="00883206" w14:paraId="64B1E760" w14:textId="77777777" w:rsidTr="00842F8D">
        <w:trPr>
          <w:cantSplit/>
        </w:trPr>
        <w:tc>
          <w:tcPr>
            <w:tcW w:w="235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EFC34C1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C80AE60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FAE5FAF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10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F998901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029A955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951DDAC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td. Deviation</w:t>
            </w:r>
          </w:p>
        </w:tc>
      </w:tr>
      <w:tr w:rsidR="00CA2836" w:rsidRPr="00883206" w14:paraId="58715E36" w14:textId="77777777" w:rsidTr="00842F8D">
        <w:trPr>
          <w:cantSplit/>
        </w:trPr>
        <w:tc>
          <w:tcPr>
            <w:tcW w:w="2351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18062A30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dal Kerja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F8D44E3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78</w:t>
            </w:r>
          </w:p>
        </w:tc>
        <w:tc>
          <w:tcPr>
            <w:tcW w:w="10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9987CF3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18</w:t>
            </w:r>
          </w:p>
        </w:tc>
        <w:tc>
          <w:tcPr>
            <w:tcW w:w="110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9FE50DD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4,41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C711F48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2,2583</w:t>
            </w:r>
          </w:p>
        </w:tc>
        <w:tc>
          <w:tcPr>
            <w:tcW w:w="144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AC9BD55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96749</w:t>
            </w:r>
          </w:p>
        </w:tc>
      </w:tr>
      <w:tr w:rsidR="00CA2836" w:rsidRPr="00883206" w14:paraId="2DF99B83" w14:textId="77777777" w:rsidTr="00842F8D">
        <w:trPr>
          <w:cantSplit/>
        </w:trPr>
        <w:tc>
          <w:tcPr>
            <w:tcW w:w="235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10383308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Leverage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70A8595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78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B39080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0</w:t>
            </w:r>
          </w:p>
        </w:tc>
        <w:tc>
          <w:tcPr>
            <w:tcW w:w="11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BB6382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2,30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E52003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8945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C09C5E4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64573</w:t>
            </w:r>
          </w:p>
        </w:tc>
      </w:tr>
      <w:tr w:rsidR="00CA2836" w:rsidRPr="00883206" w14:paraId="3BDFE983" w14:textId="77777777" w:rsidTr="00842F8D">
        <w:trPr>
          <w:cantSplit/>
        </w:trPr>
        <w:tc>
          <w:tcPr>
            <w:tcW w:w="235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5BCFC8B4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Pertumbuhan Penjualan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D53929B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78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2C2FC2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88</w:t>
            </w:r>
          </w:p>
        </w:tc>
        <w:tc>
          <w:tcPr>
            <w:tcW w:w="11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30EB16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50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B77B03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760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F721FD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21991</w:t>
            </w:r>
          </w:p>
        </w:tc>
      </w:tr>
      <w:tr w:rsidR="00CA2836" w:rsidRPr="00883206" w14:paraId="6F76C3AE" w14:textId="77777777" w:rsidTr="00842F8D">
        <w:trPr>
          <w:cantSplit/>
        </w:trPr>
        <w:tc>
          <w:tcPr>
            <w:tcW w:w="235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180E1125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Profitabilitas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EB48803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78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D2D78C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0</w:t>
            </w:r>
          </w:p>
        </w:tc>
        <w:tc>
          <w:tcPr>
            <w:tcW w:w="11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A3E476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61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804B19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982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7CDDBD1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10783</w:t>
            </w:r>
          </w:p>
        </w:tc>
      </w:tr>
      <w:tr w:rsidR="00CA2836" w:rsidRPr="00883206" w14:paraId="03462123" w14:textId="77777777" w:rsidTr="00842F8D">
        <w:trPr>
          <w:cantSplit/>
        </w:trPr>
        <w:tc>
          <w:tcPr>
            <w:tcW w:w="2351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A3DD37C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Valid N (listwise)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0E71DD3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83206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78</w:t>
            </w:r>
          </w:p>
        </w:tc>
        <w:tc>
          <w:tcPr>
            <w:tcW w:w="10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D70296D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10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2F22B85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F7C369B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B478F01" w14:textId="77777777" w:rsidR="00CA2836" w:rsidRPr="00883206" w:rsidRDefault="00CA2836" w:rsidP="00842F8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</w:tbl>
    <w:p w14:paraId="3471F449" w14:textId="77777777" w:rsidR="00EE08C4" w:rsidRDefault="00EE08C4" w:rsidP="00CF0B22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12B573AF" w14:textId="77777777" w:rsidR="00CF0B22" w:rsidRPr="00521DE2" w:rsidRDefault="00CA2836" w:rsidP="00CA2836">
      <w:pPr>
        <w:pStyle w:val="ListParagraph"/>
        <w:numPr>
          <w:ilvl w:val="0"/>
          <w:numId w:val="44"/>
        </w:num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521DE2">
        <w:rPr>
          <w:rFonts w:ascii="Times New Roman" w:hAnsi="Times New Roman"/>
          <w:b/>
          <w:sz w:val="24"/>
          <w:szCs w:val="24"/>
        </w:rPr>
        <w:t>Hasil Uji Normalitas</w:t>
      </w:r>
    </w:p>
    <w:p w14:paraId="5623BEEA" w14:textId="77777777" w:rsidR="00EE08C4" w:rsidRPr="00521DE2" w:rsidRDefault="00EE08C4" w:rsidP="00521DE2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EE08C4">
        <w:rPr>
          <w:rFonts w:ascii="Times New Roman" w:hAnsi="Times New Roman"/>
          <w:b/>
          <w:sz w:val="24"/>
          <w:szCs w:val="24"/>
        </w:rPr>
        <w:t>Uji Asumsi Klasik</w:t>
      </w:r>
      <w:r w:rsidRPr="00521DE2">
        <w:rPr>
          <w:rFonts w:ascii="Times New Roman" w:hAnsi="Times New Roman"/>
          <w:sz w:val="24"/>
          <w:szCs w:val="24"/>
        </w:rPr>
        <w:t xml:space="preserve"> </w:t>
      </w:r>
    </w:p>
    <w:tbl>
      <w:tblPr>
        <w:tblW w:w="5091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71"/>
        <w:gridCol w:w="1445"/>
        <w:gridCol w:w="1475"/>
      </w:tblGrid>
      <w:tr w:rsidR="00CF0B22" w:rsidRPr="000B037D" w14:paraId="605F7E3A" w14:textId="77777777" w:rsidTr="00CF0B22">
        <w:trPr>
          <w:cantSplit/>
          <w:jc w:val="center"/>
        </w:trPr>
        <w:tc>
          <w:tcPr>
            <w:tcW w:w="50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45FF5A5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CF0B22" w:rsidRPr="000B037D" w14:paraId="0465167A" w14:textId="77777777" w:rsidTr="00CF0B22">
        <w:trPr>
          <w:cantSplit/>
          <w:jc w:val="center"/>
        </w:trPr>
        <w:tc>
          <w:tcPr>
            <w:tcW w:w="3616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4A7A5541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22584D1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Unstandardized Residual</w:t>
            </w:r>
          </w:p>
        </w:tc>
      </w:tr>
      <w:tr w:rsidR="00CF0B22" w:rsidRPr="000B037D" w14:paraId="328D2149" w14:textId="77777777" w:rsidTr="00CF0B22">
        <w:trPr>
          <w:cantSplit/>
          <w:jc w:val="center"/>
        </w:trPr>
        <w:tc>
          <w:tcPr>
            <w:tcW w:w="3616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351C03EA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ECEE753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74</w:t>
            </w:r>
          </w:p>
        </w:tc>
      </w:tr>
      <w:tr w:rsidR="00CF0B22" w:rsidRPr="000B037D" w14:paraId="557741D6" w14:textId="77777777" w:rsidTr="00CF0B22">
        <w:trPr>
          <w:cantSplit/>
          <w:jc w:val="center"/>
        </w:trPr>
        <w:tc>
          <w:tcPr>
            <w:tcW w:w="2171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6B42C7F5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Normal Parameters</w:t>
            </w: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BFDE50E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6494F62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000000</w:t>
            </w:r>
          </w:p>
        </w:tc>
      </w:tr>
      <w:tr w:rsidR="00CF0B22" w:rsidRPr="000B037D" w14:paraId="1BDAB086" w14:textId="77777777" w:rsidTr="00CF0B22">
        <w:trPr>
          <w:cantSplit/>
          <w:jc w:val="center"/>
        </w:trPr>
        <w:tc>
          <w:tcPr>
            <w:tcW w:w="2171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5B258369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92F36B9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3534068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4957495</w:t>
            </w:r>
          </w:p>
        </w:tc>
      </w:tr>
      <w:tr w:rsidR="00CF0B22" w:rsidRPr="000B037D" w14:paraId="5570C0EF" w14:textId="77777777" w:rsidTr="00CF0B22">
        <w:trPr>
          <w:cantSplit/>
          <w:jc w:val="center"/>
        </w:trPr>
        <w:tc>
          <w:tcPr>
            <w:tcW w:w="2171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2FB2B6E2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61ECA66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647A424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62</w:t>
            </w:r>
          </w:p>
        </w:tc>
      </w:tr>
      <w:tr w:rsidR="00CF0B22" w:rsidRPr="000B037D" w14:paraId="6A6324FE" w14:textId="77777777" w:rsidTr="00CF0B22">
        <w:trPr>
          <w:cantSplit/>
          <w:jc w:val="center"/>
        </w:trPr>
        <w:tc>
          <w:tcPr>
            <w:tcW w:w="2171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61A67214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97360A0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A4EC186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62</w:t>
            </w:r>
          </w:p>
        </w:tc>
      </w:tr>
      <w:tr w:rsidR="00CF0B22" w:rsidRPr="000B037D" w14:paraId="4D94229C" w14:textId="77777777" w:rsidTr="00CF0B22">
        <w:trPr>
          <w:cantSplit/>
          <w:jc w:val="center"/>
        </w:trPr>
        <w:tc>
          <w:tcPr>
            <w:tcW w:w="2171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788F1304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3D96C21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715E236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033</w:t>
            </w:r>
          </w:p>
        </w:tc>
      </w:tr>
      <w:tr w:rsidR="00CF0B22" w:rsidRPr="000B037D" w14:paraId="6B90AB8A" w14:textId="77777777" w:rsidTr="00CF0B22">
        <w:trPr>
          <w:cantSplit/>
          <w:jc w:val="center"/>
        </w:trPr>
        <w:tc>
          <w:tcPr>
            <w:tcW w:w="3616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47009137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BCFBCF3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62</w:t>
            </w:r>
          </w:p>
        </w:tc>
      </w:tr>
      <w:tr w:rsidR="00CF0B22" w:rsidRPr="000B037D" w14:paraId="36B57029" w14:textId="77777777" w:rsidTr="00CF0B22">
        <w:trPr>
          <w:cantSplit/>
          <w:jc w:val="center"/>
        </w:trPr>
        <w:tc>
          <w:tcPr>
            <w:tcW w:w="3616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811B150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9CC1E5B" w14:textId="77777777" w:rsidR="00CF0B22" w:rsidRPr="000B037D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200</w:t>
            </w:r>
            <w:r w:rsidRPr="000B037D">
              <w:rPr>
                <w:rFonts w:ascii="Arial" w:eastAsiaTheme="minorHAnsi" w:hAnsi="Arial" w:cs="Arial"/>
                <w:color w:val="000000"/>
                <w:sz w:val="18"/>
                <w:szCs w:val="18"/>
                <w:vertAlign w:val="superscript"/>
              </w:rPr>
              <w:t>c,d</w:t>
            </w:r>
          </w:p>
        </w:tc>
      </w:tr>
    </w:tbl>
    <w:p w14:paraId="699CAC55" w14:textId="77777777" w:rsidR="00CF0B22" w:rsidRDefault="00CF0B22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3A8C381C" w14:textId="77777777" w:rsidR="00CF0B22" w:rsidRDefault="00CF0B22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30514DFC" w14:textId="77777777" w:rsidR="00CF0B22" w:rsidRDefault="00CF0B22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54321175" wp14:editId="1FD4AA3F">
            <wp:extent cx="4130566" cy="3307524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3990" cy="331026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A297EC9" w14:textId="77777777" w:rsidR="00CF0B22" w:rsidRPr="00521DE2" w:rsidRDefault="00521DE2" w:rsidP="00521DE2">
      <w:pPr>
        <w:pStyle w:val="ListParagraph"/>
        <w:numPr>
          <w:ilvl w:val="0"/>
          <w:numId w:val="44"/>
        </w:numPr>
        <w:spacing w:after="205" w:line="480" w:lineRule="auto"/>
        <w:rPr>
          <w:rFonts w:ascii="Times New Roman" w:hAnsi="Times New Roman"/>
          <w:b/>
          <w:sz w:val="24"/>
          <w:szCs w:val="24"/>
        </w:rPr>
      </w:pPr>
      <w:r w:rsidRPr="00521DE2">
        <w:rPr>
          <w:rFonts w:ascii="Times New Roman" w:hAnsi="Times New Roman"/>
          <w:b/>
          <w:sz w:val="24"/>
          <w:szCs w:val="24"/>
        </w:rPr>
        <w:t xml:space="preserve">Hasil Uji </w:t>
      </w:r>
      <w:r w:rsidR="00EE08C4" w:rsidRPr="00521DE2">
        <w:rPr>
          <w:rFonts w:ascii="Times New Roman" w:hAnsi="Times New Roman"/>
          <w:b/>
          <w:sz w:val="24"/>
          <w:szCs w:val="24"/>
        </w:rPr>
        <w:t>Heteroskedastisitas</w:t>
      </w:r>
    </w:p>
    <w:tbl>
      <w:tblPr>
        <w:tblW w:w="525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352"/>
        <w:gridCol w:w="1138"/>
        <w:gridCol w:w="1030"/>
      </w:tblGrid>
      <w:tr w:rsidR="00CF0B22" w:rsidRPr="000D7144" w14:paraId="26BB6C0C" w14:textId="77777777" w:rsidTr="00AB6591">
        <w:trPr>
          <w:cantSplit/>
          <w:jc w:val="center"/>
        </w:trPr>
        <w:tc>
          <w:tcPr>
            <w:tcW w:w="52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4F1AE5F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0D7144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CF0B22" w:rsidRPr="000D7144" w14:paraId="04C28F22" w14:textId="77777777" w:rsidTr="00AB6591">
        <w:trPr>
          <w:cantSplit/>
          <w:jc w:val="center"/>
        </w:trPr>
        <w:tc>
          <w:tcPr>
            <w:tcW w:w="308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7F2CD3A9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168" w:type="dxa"/>
            <w:gridSpan w:val="2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5C0E949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Collinearity Statistics</w:t>
            </w:r>
          </w:p>
        </w:tc>
      </w:tr>
      <w:tr w:rsidR="00CF0B22" w:rsidRPr="000D7144" w14:paraId="75104176" w14:textId="77777777" w:rsidTr="00AB6591">
        <w:trPr>
          <w:cantSplit/>
          <w:jc w:val="center"/>
        </w:trPr>
        <w:tc>
          <w:tcPr>
            <w:tcW w:w="3089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36F9B756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38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4FB299F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103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2788843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VIF</w:t>
            </w:r>
          </w:p>
        </w:tc>
      </w:tr>
      <w:tr w:rsidR="00CF0B22" w:rsidRPr="000D7144" w14:paraId="3CDAF3FD" w14:textId="77777777" w:rsidTr="00AB6591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BAC44E1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35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ADB2CB3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dal Kerja</w:t>
            </w:r>
          </w:p>
        </w:tc>
        <w:tc>
          <w:tcPr>
            <w:tcW w:w="113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54EBB5F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939</w:t>
            </w:r>
          </w:p>
        </w:tc>
        <w:tc>
          <w:tcPr>
            <w:tcW w:w="103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8771E86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,065</w:t>
            </w:r>
          </w:p>
        </w:tc>
      </w:tr>
      <w:tr w:rsidR="00CF0B22" w:rsidRPr="000D7144" w14:paraId="673024D6" w14:textId="77777777" w:rsidTr="00AB6591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6CF0DAC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04C5461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Leverage</w:t>
            </w:r>
          </w:p>
        </w:tc>
        <w:tc>
          <w:tcPr>
            <w:tcW w:w="11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B4DDF5C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918</w:t>
            </w:r>
          </w:p>
        </w:tc>
        <w:tc>
          <w:tcPr>
            <w:tcW w:w="10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57EA943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,090</w:t>
            </w:r>
          </w:p>
        </w:tc>
      </w:tr>
      <w:tr w:rsidR="00CF0B22" w:rsidRPr="000D7144" w14:paraId="1C54BAF8" w14:textId="77777777" w:rsidTr="00AB6591">
        <w:trPr>
          <w:cantSplit/>
          <w:jc w:val="center"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D021A1B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4B05B06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Pertumbuhan Penjualan</w:t>
            </w:r>
          </w:p>
        </w:tc>
        <w:tc>
          <w:tcPr>
            <w:tcW w:w="113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CA0A728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869</w:t>
            </w:r>
          </w:p>
        </w:tc>
        <w:tc>
          <w:tcPr>
            <w:tcW w:w="103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A39894A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0D7144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,151</w:t>
            </w:r>
          </w:p>
        </w:tc>
      </w:tr>
      <w:tr w:rsidR="00CF0B22" w:rsidRPr="000D7144" w14:paraId="77C8C479" w14:textId="77777777" w:rsidTr="00AB6591">
        <w:trPr>
          <w:cantSplit/>
          <w:jc w:val="center"/>
        </w:trPr>
        <w:tc>
          <w:tcPr>
            <w:tcW w:w="52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9582D3" w14:textId="77777777" w:rsidR="00CF0B22" w:rsidRPr="000D7144" w:rsidRDefault="00CF0B22" w:rsidP="00CF0B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</w:tr>
    </w:tbl>
    <w:p w14:paraId="6C263E7B" w14:textId="77777777" w:rsidR="00942388" w:rsidRDefault="00942388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1237DD83" w14:textId="77777777" w:rsidR="00942388" w:rsidRDefault="00942388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0439A291" w14:textId="77777777" w:rsidR="00CF0B22" w:rsidRDefault="00AB6591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3C93E637" wp14:editId="10F38FB8">
            <wp:extent cx="4887310" cy="3635753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8947" cy="363697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tbl>
      <w:tblPr>
        <w:tblW w:w="678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709"/>
        <w:gridCol w:w="992"/>
        <w:gridCol w:w="1417"/>
        <w:gridCol w:w="1418"/>
        <w:gridCol w:w="1538"/>
      </w:tblGrid>
      <w:tr w:rsidR="00AB6591" w:rsidRPr="00815E78" w14:paraId="3249ABB8" w14:textId="77777777" w:rsidTr="00212941">
        <w:trPr>
          <w:cantSplit/>
          <w:jc w:val="center"/>
        </w:trPr>
        <w:tc>
          <w:tcPr>
            <w:tcW w:w="678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21E3C17" w14:textId="77777777" w:rsidR="00942388" w:rsidRDefault="00942388" w:rsidP="00942388">
            <w:pPr>
              <w:spacing w:after="0" w:line="48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4CF406A9" w14:textId="77777777" w:rsidR="00942388" w:rsidRPr="00521DE2" w:rsidRDefault="00942388" w:rsidP="00521DE2">
            <w:pPr>
              <w:pStyle w:val="ListParagraph"/>
              <w:numPr>
                <w:ilvl w:val="0"/>
                <w:numId w:val="44"/>
              </w:numPr>
              <w:spacing w:after="0" w:line="48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521DE2">
              <w:rPr>
                <w:rFonts w:ascii="Times New Roman" w:hAnsi="Times New Roman"/>
                <w:b/>
                <w:sz w:val="24"/>
                <w:szCs w:val="24"/>
              </w:rPr>
              <w:t>Uji Autokorelasi</w:t>
            </w:r>
          </w:p>
          <w:p w14:paraId="48B06619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815E78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AB6591" w:rsidRPr="00815E78" w14:paraId="3A6EADA9" w14:textId="77777777" w:rsidTr="00212941">
        <w:trPr>
          <w:cantSplit/>
          <w:jc w:val="center"/>
        </w:trPr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F4D7521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993512C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9DEB30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41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C5460FC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4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C19877F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td. Error of the Estimate</w:t>
            </w:r>
          </w:p>
        </w:tc>
        <w:tc>
          <w:tcPr>
            <w:tcW w:w="153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A701F53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Durbin-Watson</w:t>
            </w:r>
          </w:p>
        </w:tc>
      </w:tr>
      <w:tr w:rsidR="00AB6591" w:rsidRPr="00815E78" w14:paraId="44BD7F28" w14:textId="77777777" w:rsidTr="00212941">
        <w:trPr>
          <w:cantSplit/>
          <w:jc w:val="center"/>
        </w:trPr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30905A2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C29FE81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557</w:t>
            </w: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2156EDD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311</w:t>
            </w:r>
          </w:p>
        </w:tc>
        <w:tc>
          <w:tcPr>
            <w:tcW w:w="141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B4AB927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281</w:t>
            </w:r>
          </w:p>
        </w:tc>
        <w:tc>
          <w:tcPr>
            <w:tcW w:w="14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CADCEBB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5063</w:t>
            </w:r>
          </w:p>
        </w:tc>
        <w:tc>
          <w:tcPr>
            <w:tcW w:w="153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2E0CA4B" w14:textId="77777777" w:rsidR="00AB6591" w:rsidRPr="00815E78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815E78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2,084</w:t>
            </w:r>
          </w:p>
        </w:tc>
      </w:tr>
    </w:tbl>
    <w:p w14:paraId="34C3E831" w14:textId="77777777" w:rsidR="00AB6591" w:rsidRDefault="00AB6591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5AAF5E4A" w14:textId="77777777" w:rsidR="00942388" w:rsidRDefault="00942388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14C12975" w14:textId="77777777" w:rsidR="00942388" w:rsidRDefault="00942388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5160288C" w14:textId="77777777" w:rsidR="00942388" w:rsidRDefault="00942388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710061CA" w14:textId="77777777" w:rsidR="00942388" w:rsidRDefault="00942388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36B487E8" w14:textId="77777777" w:rsidR="00942388" w:rsidRDefault="00942388" w:rsidP="00EE08C4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46CE9D22" w14:textId="77777777" w:rsidR="00942388" w:rsidRPr="00521DE2" w:rsidRDefault="00521DE2" w:rsidP="00942388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521DE2">
        <w:rPr>
          <w:rFonts w:ascii="Times New Roman" w:hAnsi="Times New Roman"/>
          <w:b/>
          <w:sz w:val="24"/>
          <w:szCs w:val="24"/>
        </w:rPr>
        <w:lastRenderedPageBreak/>
        <w:t>Hasil Analisis Regresi Linier Berganda</w:t>
      </w:r>
    </w:p>
    <w:p w14:paraId="7F6EF09F" w14:textId="77777777" w:rsidR="00EE08C4" w:rsidRPr="00EE08C4" w:rsidRDefault="00EE08C4" w:rsidP="00EE08C4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EE08C4">
        <w:rPr>
          <w:rFonts w:ascii="Times New Roman" w:hAnsi="Times New Roman"/>
          <w:b/>
          <w:sz w:val="24"/>
          <w:szCs w:val="24"/>
        </w:rPr>
        <w:t>Analisis Regresi Linier Berganda</w:t>
      </w:r>
    </w:p>
    <w:tbl>
      <w:tblPr>
        <w:tblW w:w="85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2099"/>
        <w:gridCol w:w="993"/>
        <w:gridCol w:w="1134"/>
        <w:gridCol w:w="2126"/>
        <w:gridCol w:w="709"/>
        <w:gridCol w:w="708"/>
      </w:tblGrid>
      <w:tr w:rsidR="00AB6591" w:rsidRPr="0053616F" w14:paraId="7531A0D6" w14:textId="77777777" w:rsidTr="00212941">
        <w:trPr>
          <w:cantSplit/>
        </w:trPr>
        <w:tc>
          <w:tcPr>
            <w:tcW w:w="850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E120AB5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53616F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AB6591" w:rsidRPr="0053616F" w14:paraId="09BB44E8" w14:textId="77777777" w:rsidTr="00212941">
        <w:trPr>
          <w:cantSplit/>
        </w:trPr>
        <w:tc>
          <w:tcPr>
            <w:tcW w:w="283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0BF41ED7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127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2F4FE391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212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26D9F3C4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709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126961A0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708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FD2EC2C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AB6591" w:rsidRPr="0053616F" w14:paraId="752187EB" w14:textId="77777777" w:rsidTr="00212941">
        <w:trPr>
          <w:cantSplit/>
        </w:trPr>
        <w:tc>
          <w:tcPr>
            <w:tcW w:w="283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704F2190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93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6C794BD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1A1E137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212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4A49CA8E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709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BEC7FAF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08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AEB04BD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</w:tr>
      <w:tr w:rsidR="00AB6591" w:rsidRPr="0053616F" w14:paraId="74D281A3" w14:textId="77777777" w:rsidTr="00212941">
        <w:trPr>
          <w:cantSplit/>
        </w:trPr>
        <w:tc>
          <w:tcPr>
            <w:tcW w:w="73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2684A98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09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6026564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99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4F85B55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147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6D4B9F2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17</w:t>
            </w:r>
          </w:p>
        </w:tc>
        <w:tc>
          <w:tcPr>
            <w:tcW w:w="212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9EE72AC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BB210C5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8,876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93A18B3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AB6591" w:rsidRPr="0053616F" w14:paraId="637406EB" w14:textId="77777777" w:rsidTr="00212941">
        <w:trPr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AC438A9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09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4BE7B57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dal Kerja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A8EB189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01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3DDB6A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06</w:t>
            </w:r>
          </w:p>
        </w:tc>
        <w:tc>
          <w:tcPr>
            <w:tcW w:w="212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175B16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19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0E0BD9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1,942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FE947CA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56</w:t>
            </w:r>
          </w:p>
        </w:tc>
      </w:tr>
      <w:tr w:rsidR="00AB6591" w:rsidRPr="0053616F" w14:paraId="5E3A033B" w14:textId="77777777" w:rsidTr="00212941">
        <w:trPr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53A63EC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09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C184CEB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Leverage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B4BBAB3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05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462B03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10</w:t>
            </w:r>
          </w:p>
        </w:tc>
        <w:tc>
          <w:tcPr>
            <w:tcW w:w="212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ECDE98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54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243227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5,211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A4E033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AB6591" w:rsidRPr="0053616F" w14:paraId="4FACD4FB" w14:textId="77777777" w:rsidTr="00212941">
        <w:trPr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29ACE30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09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7E50CE3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Pertumbuhan Penjualan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92C2745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43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DEB74DB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30</w:t>
            </w:r>
          </w:p>
        </w:tc>
        <w:tc>
          <w:tcPr>
            <w:tcW w:w="212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CEED9E4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154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229BB9F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,446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60F9AA6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53616F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153</w:t>
            </w:r>
          </w:p>
        </w:tc>
      </w:tr>
      <w:tr w:rsidR="00AB6591" w:rsidRPr="0053616F" w14:paraId="4C017556" w14:textId="77777777" w:rsidTr="00212941">
        <w:trPr>
          <w:cantSplit/>
        </w:trPr>
        <w:tc>
          <w:tcPr>
            <w:tcW w:w="850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7372A2" w14:textId="77777777" w:rsidR="00AB6591" w:rsidRPr="0053616F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</w:tr>
    </w:tbl>
    <w:p w14:paraId="6EFF3ED4" w14:textId="77777777" w:rsidR="00EE08C4" w:rsidRPr="00521DE2" w:rsidRDefault="00521DE2" w:rsidP="00521DE2">
      <w:pPr>
        <w:pStyle w:val="ListParagraph"/>
        <w:numPr>
          <w:ilvl w:val="0"/>
          <w:numId w:val="44"/>
        </w:numPr>
        <w:rPr>
          <w:rFonts w:ascii="Times New Roman" w:hAnsi="Times New Roman"/>
          <w:b/>
          <w:sz w:val="24"/>
          <w:szCs w:val="24"/>
        </w:rPr>
      </w:pPr>
      <w:r w:rsidRPr="00521DE2">
        <w:rPr>
          <w:rFonts w:ascii="Times New Roman" w:hAnsi="Times New Roman"/>
          <w:b/>
          <w:sz w:val="24"/>
          <w:szCs w:val="24"/>
        </w:rPr>
        <w:t xml:space="preserve">Hasil </w:t>
      </w:r>
      <w:r w:rsidR="00EE08C4" w:rsidRPr="00521DE2">
        <w:rPr>
          <w:rFonts w:ascii="Times New Roman" w:hAnsi="Times New Roman"/>
          <w:b/>
          <w:sz w:val="24"/>
          <w:szCs w:val="24"/>
        </w:rPr>
        <w:t>Uji T</w:t>
      </w:r>
    </w:p>
    <w:tbl>
      <w:tblPr>
        <w:tblW w:w="7796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"/>
        <w:gridCol w:w="2094"/>
        <w:gridCol w:w="1274"/>
        <w:gridCol w:w="1274"/>
        <w:gridCol w:w="1415"/>
        <w:gridCol w:w="850"/>
        <w:gridCol w:w="849"/>
      </w:tblGrid>
      <w:tr w:rsidR="00AB6591" w:rsidRPr="00307EAC" w14:paraId="767CEF44" w14:textId="77777777" w:rsidTr="00212941">
        <w:trPr>
          <w:cantSplit/>
        </w:trPr>
        <w:tc>
          <w:tcPr>
            <w:tcW w:w="779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1A3C02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307EAC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AB6591" w:rsidRPr="00307EAC" w14:paraId="16B1E401" w14:textId="77777777" w:rsidTr="00212941">
        <w:trPr>
          <w:cantSplit/>
        </w:trPr>
        <w:tc>
          <w:tcPr>
            <w:tcW w:w="2126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31F3FC0A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253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552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7818DAAE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17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C8A3740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D767DC7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5C3E196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AB6591" w:rsidRPr="00307EAC" w14:paraId="0D5C09C6" w14:textId="77777777" w:rsidTr="00212941">
        <w:trPr>
          <w:cantSplit/>
        </w:trPr>
        <w:tc>
          <w:tcPr>
            <w:tcW w:w="2126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4184A9CB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972A9C3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EE76F96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1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6FB0ADD9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51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80A4E4C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E6AAC2C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</w:tr>
      <w:tr w:rsidR="00AB6591" w:rsidRPr="00307EAC" w14:paraId="26DEE7F5" w14:textId="77777777" w:rsidTr="00212941">
        <w:trPr>
          <w:cantSplit/>
        </w:trPr>
        <w:tc>
          <w:tcPr>
            <w:tcW w:w="2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EEFB917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09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D9C57C2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2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1DF945B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147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94B29AC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17</w:t>
            </w:r>
          </w:p>
        </w:tc>
        <w:tc>
          <w:tcPr>
            <w:tcW w:w="141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38A7151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12A155B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8,876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82114F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AB6591" w:rsidRPr="00307EAC" w14:paraId="608B4E2F" w14:textId="77777777" w:rsidTr="00212941">
        <w:trPr>
          <w:cantSplit/>
        </w:trPr>
        <w:tc>
          <w:tcPr>
            <w:tcW w:w="2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07556D4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09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090DF07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dal Kerja</w:t>
            </w:r>
          </w:p>
        </w:tc>
        <w:tc>
          <w:tcPr>
            <w:tcW w:w="12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0C8EB7C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01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FEA2A8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06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B2B9C1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199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8D2030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1,942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118D409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56</w:t>
            </w:r>
          </w:p>
        </w:tc>
      </w:tr>
      <w:tr w:rsidR="00AB6591" w:rsidRPr="00307EAC" w14:paraId="43A833B0" w14:textId="77777777" w:rsidTr="00212941">
        <w:trPr>
          <w:cantSplit/>
        </w:trPr>
        <w:tc>
          <w:tcPr>
            <w:tcW w:w="2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B435716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09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170C40E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Leverage</w:t>
            </w:r>
          </w:p>
        </w:tc>
        <w:tc>
          <w:tcPr>
            <w:tcW w:w="12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E1E177E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05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77FE6A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10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67E07B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,540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1B9C77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-5,211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F4E232D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AB6591" w:rsidRPr="00307EAC" w14:paraId="6837A1E2" w14:textId="77777777" w:rsidTr="00212941">
        <w:trPr>
          <w:cantSplit/>
        </w:trPr>
        <w:tc>
          <w:tcPr>
            <w:tcW w:w="2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6D3C593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09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54F5BB1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Pertumbuhan Penjualan</w:t>
            </w:r>
          </w:p>
        </w:tc>
        <w:tc>
          <w:tcPr>
            <w:tcW w:w="12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07D4D1F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43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2048478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30</w:t>
            </w:r>
          </w:p>
        </w:tc>
        <w:tc>
          <w:tcPr>
            <w:tcW w:w="141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25A99C7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154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8CA4B3F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,446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3B59592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307EAC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153</w:t>
            </w:r>
          </w:p>
        </w:tc>
      </w:tr>
      <w:tr w:rsidR="00AB6591" w:rsidRPr="00307EAC" w14:paraId="70002628" w14:textId="77777777" w:rsidTr="00212941">
        <w:trPr>
          <w:cantSplit/>
        </w:trPr>
        <w:tc>
          <w:tcPr>
            <w:tcW w:w="779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4A3C82" w14:textId="77777777" w:rsidR="00AB6591" w:rsidRPr="00307EAC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</w:p>
        </w:tc>
      </w:tr>
    </w:tbl>
    <w:p w14:paraId="50C4D20E" w14:textId="77777777" w:rsidR="00942388" w:rsidRDefault="00942388" w:rsidP="00DB67E9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14:paraId="29BB30F0" w14:textId="77777777" w:rsidR="00EE08C4" w:rsidRPr="00942388" w:rsidRDefault="00521DE2" w:rsidP="00521DE2">
      <w:pPr>
        <w:pStyle w:val="ListParagraph"/>
        <w:numPr>
          <w:ilvl w:val="0"/>
          <w:numId w:val="44"/>
        </w:numPr>
        <w:spacing w:after="0"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Hasil </w:t>
      </w:r>
      <w:r w:rsidR="00EE08C4" w:rsidRPr="00942388">
        <w:rPr>
          <w:rFonts w:ascii="Times New Roman" w:hAnsi="Times New Roman"/>
          <w:b/>
          <w:sz w:val="24"/>
          <w:szCs w:val="24"/>
        </w:rPr>
        <w:t>Koefisien Determinasi</w:t>
      </w:r>
    </w:p>
    <w:tbl>
      <w:tblPr>
        <w:tblW w:w="705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709"/>
        <w:gridCol w:w="1134"/>
        <w:gridCol w:w="1417"/>
        <w:gridCol w:w="1418"/>
        <w:gridCol w:w="1663"/>
      </w:tblGrid>
      <w:tr w:rsidR="00AB6591" w:rsidRPr="00D6663B" w14:paraId="7FA32D72" w14:textId="77777777" w:rsidTr="00212941">
        <w:trPr>
          <w:cantSplit/>
          <w:jc w:val="center"/>
        </w:trPr>
        <w:tc>
          <w:tcPr>
            <w:tcW w:w="705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D513677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D6663B">
              <w:rPr>
                <w:rFonts w:ascii="Arial" w:eastAsiaTheme="minorHAnsi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AB6591" w:rsidRPr="00D6663B" w14:paraId="66470055" w14:textId="77777777" w:rsidTr="00212941">
        <w:trPr>
          <w:cantSplit/>
          <w:jc w:val="center"/>
        </w:trPr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21373CA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F4DCC26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69D9762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41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6C572AD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4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FCD3C27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Std. Error of the Estimate</w:t>
            </w:r>
          </w:p>
        </w:tc>
        <w:tc>
          <w:tcPr>
            <w:tcW w:w="166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F896DD2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Durbin-Watson</w:t>
            </w:r>
          </w:p>
        </w:tc>
      </w:tr>
      <w:tr w:rsidR="00AB6591" w:rsidRPr="00D6663B" w14:paraId="77711F8D" w14:textId="77777777" w:rsidTr="00212941">
        <w:trPr>
          <w:cantSplit/>
          <w:jc w:val="center"/>
        </w:trPr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CE49E0F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99095D7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557</w:t>
            </w: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AD144A1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311</w:t>
            </w:r>
          </w:p>
        </w:tc>
        <w:tc>
          <w:tcPr>
            <w:tcW w:w="141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942A125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281</w:t>
            </w:r>
          </w:p>
        </w:tc>
        <w:tc>
          <w:tcPr>
            <w:tcW w:w="14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C2CB4F3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,05063</w:t>
            </w:r>
          </w:p>
        </w:tc>
        <w:tc>
          <w:tcPr>
            <w:tcW w:w="166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A26A412" w14:textId="77777777" w:rsidR="00AB6591" w:rsidRPr="00D6663B" w:rsidRDefault="00AB6591" w:rsidP="002129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/>
                <w:sz w:val="18"/>
                <w:szCs w:val="18"/>
              </w:rPr>
            </w:pPr>
            <w:r w:rsidRPr="00D6663B">
              <w:rPr>
                <w:rFonts w:ascii="Arial" w:eastAsiaTheme="minorHAnsi" w:hAnsi="Arial" w:cs="Arial"/>
                <w:color w:val="000000"/>
                <w:sz w:val="18"/>
                <w:szCs w:val="18"/>
              </w:rPr>
              <w:t>2,084</w:t>
            </w:r>
          </w:p>
        </w:tc>
      </w:tr>
    </w:tbl>
    <w:p w14:paraId="49D45C55" w14:textId="77777777" w:rsidR="00AB6591" w:rsidRDefault="00AB6591" w:rsidP="00C82B2A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72E7094F" w14:textId="77777777" w:rsidR="00A05072" w:rsidRDefault="00A05072" w:rsidP="00102E1C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245D1323" w14:textId="77777777" w:rsidR="00D87810" w:rsidRDefault="00D87810" w:rsidP="00102E1C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21B3EDDF" w14:textId="77777777" w:rsidR="006F0EEB" w:rsidRDefault="006F0EEB" w:rsidP="00D87810">
      <w:pPr>
        <w:spacing w:after="205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0EB95AC8" w14:textId="77777777" w:rsidR="006F0EEB" w:rsidRDefault="006F0EEB" w:rsidP="00D87810">
      <w:pPr>
        <w:spacing w:after="205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77DC6B2B" w14:textId="77777777" w:rsidR="006F0EEB" w:rsidRDefault="006F0EEB" w:rsidP="00D87810">
      <w:pPr>
        <w:spacing w:after="205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5E083985" w14:textId="77777777" w:rsidR="006F0EEB" w:rsidRDefault="006F0EEB" w:rsidP="00D87810">
      <w:pPr>
        <w:spacing w:after="205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7C93888B" w14:textId="77777777" w:rsidR="006F0EEB" w:rsidRDefault="006F0EEB" w:rsidP="00D87810">
      <w:pPr>
        <w:spacing w:after="205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42EA258C" w14:textId="77777777" w:rsidR="006F0EEB" w:rsidRDefault="006F0EEB" w:rsidP="00D87810">
      <w:pPr>
        <w:spacing w:after="205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2BAF38D0" w14:textId="77777777" w:rsidR="00D87810" w:rsidRDefault="006F0EEB" w:rsidP="00D87810">
      <w:pPr>
        <w:spacing w:after="205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      </w:t>
      </w:r>
    </w:p>
    <w:p w14:paraId="7C234BF1" w14:textId="77777777" w:rsidR="006F0EEB" w:rsidRDefault="006F0EEB" w:rsidP="00D87810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71254838" w14:textId="77777777" w:rsidR="006F0EEB" w:rsidRDefault="006F0EEB" w:rsidP="00D87810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p w14:paraId="3E508D4C" w14:textId="77777777" w:rsidR="00D87810" w:rsidRPr="00C82B2A" w:rsidRDefault="00D87810" w:rsidP="00D87810">
      <w:pPr>
        <w:spacing w:after="205" w:line="480" w:lineRule="auto"/>
        <w:rPr>
          <w:rFonts w:ascii="Times New Roman" w:hAnsi="Times New Roman"/>
          <w:sz w:val="24"/>
          <w:szCs w:val="24"/>
        </w:rPr>
      </w:pPr>
    </w:p>
    <w:sectPr w:rsidR="00D87810" w:rsidRPr="00C82B2A" w:rsidSect="00CF0B22">
      <w:pgSz w:w="11906" w:h="16838" w:code="9"/>
      <w:pgMar w:top="2268" w:right="1701" w:bottom="1701" w:left="226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DD1E0E" w14:textId="77777777" w:rsidR="002B1713" w:rsidRDefault="002B1713" w:rsidP="00581A96">
      <w:pPr>
        <w:spacing w:after="0" w:line="240" w:lineRule="auto"/>
      </w:pPr>
      <w:r>
        <w:separator/>
      </w:r>
    </w:p>
  </w:endnote>
  <w:endnote w:type="continuationSeparator" w:id="0">
    <w:p w14:paraId="6E46E284" w14:textId="77777777" w:rsidR="002B1713" w:rsidRDefault="002B1713" w:rsidP="00581A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001905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F4BC27" w14:textId="77777777" w:rsidR="00895549" w:rsidRDefault="0089554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3091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01E2D6E6" w14:textId="77777777" w:rsidR="00895549" w:rsidRDefault="0089554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359115"/>
      <w:docPartObj>
        <w:docPartGallery w:val="Page Numbers (Bottom of Page)"/>
        <w:docPartUnique/>
      </w:docPartObj>
    </w:sdtPr>
    <w:sdtEndPr/>
    <w:sdtContent>
      <w:p w14:paraId="708C3000" w14:textId="77777777" w:rsidR="00895549" w:rsidRDefault="0089554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309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D1A6629" w14:textId="77777777" w:rsidR="00895549" w:rsidRDefault="0089554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663E8C" w14:textId="77777777" w:rsidR="002B1713" w:rsidRDefault="002B1713" w:rsidP="00581A96">
      <w:pPr>
        <w:spacing w:after="0" w:line="240" w:lineRule="auto"/>
      </w:pPr>
      <w:r>
        <w:separator/>
      </w:r>
    </w:p>
  </w:footnote>
  <w:footnote w:type="continuationSeparator" w:id="0">
    <w:p w14:paraId="12AAC084" w14:textId="77777777" w:rsidR="002B1713" w:rsidRDefault="002B1713" w:rsidP="00581A9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87FA285" w14:textId="77777777" w:rsidR="00895549" w:rsidRDefault="00895549">
    <w:pPr>
      <w:pStyle w:val="Header"/>
    </w:pPr>
  </w:p>
  <w:p w14:paraId="738A823C" w14:textId="77777777" w:rsidR="00895549" w:rsidRDefault="00895549">
    <w:pPr>
      <w:pStyle w:val="Header"/>
    </w:pPr>
  </w:p>
  <w:p w14:paraId="23B3214C" w14:textId="77777777" w:rsidR="00895549" w:rsidRDefault="0089554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E05070"/>
    <w:multiLevelType w:val="hybridMultilevel"/>
    <w:tmpl w:val="7382A11A"/>
    <w:lvl w:ilvl="0" w:tplc="ADB6CFB8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">
    <w:nsid w:val="069F3BCE"/>
    <w:multiLevelType w:val="hybridMultilevel"/>
    <w:tmpl w:val="203A973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DCE4234"/>
    <w:multiLevelType w:val="hybridMultilevel"/>
    <w:tmpl w:val="3A960F8C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FDA3F19"/>
    <w:multiLevelType w:val="hybridMultilevel"/>
    <w:tmpl w:val="FFFFFFFF"/>
    <w:lvl w:ilvl="0" w:tplc="BC663180">
      <w:start w:val="1"/>
      <w:numFmt w:val="decimal"/>
      <w:lvlText w:val="%1)"/>
      <w:lvlJc w:val="left"/>
      <w:pPr>
        <w:ind w:left="1133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88B02D3A">
      <w:start w:val="1"/>
      <w:numFmt w:val="decimal"/>
      <w:lvlText w:val="%2)"/>
      <w:lvlJc w:val="left"/>
      <w:pPr>
        <w:ind w:left="1133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8D62742E">
      <w:start w:val="1"/>
      <w:numFmt w:val="lowerRoman"/>
      <w:lvlText w:val="%3"/>
      <w:lvlJc w:val="left"/>
      <w:pPr>
        <w:ind w:left="15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694268C0">
      <w:start w:val="1"/>
      <w:numFmt w:val="decimal"/>
      <w:lvlText w:val="%4"/>
      <w:lvlJc w:val="left"/>
      <w:pPr>
        <w:ind w:left="22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0E1A4376">
      <w:start w:val="1"/>
      <w:numFmt w:val="lowerLetter"/>
      <w:lvlText w:val="%5"/>
      <w:lvlJc w:val="left"/>
      <w:pPr>
        <w:ind w:left="294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739CB64A">
      <w:start w:val="1"/>
      <w:numFmt w:val="lowerRoman"/>
      <w:lvlText w:val="%6"/>
      <w:lvlJc w:val="left"/>
      <w:pPr>
        <w:ind w:left="366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C7A6C166">
      <w:start w:val="1"/>
      <w:numFmt w:val="decimal"/>
      <w:lvlText w:val="%7"/>
      <w:lvlJc w:val="left"/>
      <w:pPr>
        <w:ind w:left="43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FFBA0AA4">
      <w:start w:val="1"/>
      <w:numFmt w:val="lowerLetter"/>
      <w:lvlText w:val="%8"/>
      <w:lvlJc w:val="left"/>
      <w:pPr>
        <w:ind w:left="51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9872E094">
      <w:start w:val="1"/>
      <w:numFmt w:val="lowerRoman"/>
      <w:lvlText w:val="%9"/>
      <w:lvlJc w:val="left"/>
      <w:pPr>
        <w:ind w:left="58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4">
    <w:nsid w:val="100B1D7D"/>
    <w:multiLevelType w:val="hybridMultilevel"/>
    <w:tmpl w:val="1A9AE99E"/>
    <w:lvl w:ilvl="0" w:tplc="B064882A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40" w:hanging="360"/>
      </w:pPr>
    </w:lvl>
    <w:lvl w:ilvl="2" w:tplc="0421001B" w:tentative="1">
      <w:start w:val="1"/>
      <w:numFmt w:val="lowerRoman"/>
      <w:lvlText w:val="%3."/>
      <w:lvlJc w:val="right"/>
      <w:pPr>
        <w:ind w:left="1860" w:hanging="180"/>
      </w:pPr>
    </w:lvl>
    <w:lvl w:ilvl="3" w:tplc="0421000F" w:tentative="1">
      <w:start w:val="1"/>
      <w:numFmt w:val="decimal"/>
      <w:lvlText w:val="%4."/>
      <w:lvlJc w:val="left"/>
      <w:pPr>
        <w:ind w:left="2580" w:hanging="360"/>
      </w:pPr>
    </w:lvl>
    <w:lvl w:ilvl="4" w:tplc="04210019" w:tentative="1">
      <w:start w:val="1"/>
      <w:numFmt w:val="lowerLetter"/>
      <w:lvlText w:val="%5."/>
      <w:lvlJc w:val="left"/>
      <w:pPr>
        <w:ind w:left="3300" w:hanging="360"/>
      </w:pPr>
    </w:lvl>
    <w:lvl w:ilvl="5" w:tplc="0421001B" w:tentative="1">
      <w:start w:val="1"/>
      <w:numFmt w:val="lowerRoman"/>
      <w:lvlText w:val="%6."/>
      <w:lvlJc w:val="right"/>
      <w:pPr>
        <w:ind w:left="4020" w:hanging="180"/>
      </w:pPr>
    </w:lvl>
    <w:lvl w:ilvl="6" w:tplc="0421000F" w:tentative="1">
      <w:start w:val="1"/>
      <w:numFmt w:val="decimal"/>
      <w:lvlText w:val="%7."/>
      <w:lvlJc w:val="left"/>
      <w:pPr>
        <w:ind w:left="4740" w:hanging="360"/>
      </w:pPr>
    </w:lvl>
    <w:lvl w:ilvl="7" w:tplc="04210019" w:tentative="1">
      <w:start w:val="1"/>
      <w:numFmt w:val="lowerLetter"/>
      <w:lvlText w:val="%8."/>
      <w:lvlJc w:val="left"/>
      <w:pPr>
        <w:ind w:left="5460" w:hanging="360"/>
      </w:pPr>
    </w:lvl>
    <w:lvl w:ilvl="8" w:tplc="0421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5">
    <w:nsid w:val="12A87C93"/>
    <w:multiLevelType w:val="hybridMultilevel"/>
    <w:tmpl w:val="B6125844"/>
    <w:lvl w:ilvl="0" w:tplc="520643C8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2C8450B"/>
    <w:multiLevelType w:val="hybridMultilevel"/>
    <w:tmpl w:val="79006D1E"/>
    <w:lvl w:ilvl="0" w:tplc="D4D44AD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1326492B"/>
    <w:multiLevelType w:val="hybridMultilevel"/>
    <w:tmpl w:val="6DC235E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472088D"/>
    <w:multiLevelType w:val="hybridMultilevel"/>
    <w:tmpl w:val="55FAEF64"/>
    <w:lvl w:ilvl="0" w:tplc="76DEB262">
      <w:start w:val="1"/>
      <w:numFmt w:val="decimal"/>
      <w:lvlText w:val="%1."/>
      <w:lvlJc w:val="left"/>
      <w:pPr>
        <w:ind w:left="1441"/>
      </w:pPr>
      <w:rPr>
        <w:rFonts w:ascii="Times New Roman" w:eastAsia="Calibri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ACC0DB08">
      <w:start w:val="1"/>
      <w:numFmt w:val="lowerLetter"/>
      <w:lvlText w:val="%2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6CE60DEE">
      <w:start w:val="1"/>
      <w:numFmt w:val="lowerRoman"/>
      <w:lvlText w:val="%3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9FBC7FBE">
      <w:start w:val="1"/>
      <w:numFmt w:val="decimal"/>
      <w:lvlText w:val="%4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2BD26EC8">
      <w:start w:val="1"/>
      <w:numFmt w:val="lowerLetter"/>
      <w:lvlText w:val="%5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5198A008">
      <w:start w:val="1"/>
      <w:numFmt w:val="lowerRoman"/>
      <w:lvlText w:val="%6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FF54E168">
      <w:start w:val="1"/>
      <w:numFmt w:val="decimal"/>
      <w:lvlText w:val="%7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E728AF22">
      <w:start w:val="1"/>
      <w:numFmt w:val="lowerLetter"/>
      <w:lvlText w:val="%8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1ECA9374">
      <w:start w:val="1"/>
      <w:numFmt w:val="lowerRoman"/>
      <w:lvlText w:val="%9"/>
      <w:lvlJc w:val="left"/>
      <w:pPr>
        <w:ind w:left="68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9">
    <w:nsid w:val="1768137F"/>
    <w:multiLevelType w:val="hybridMultilevel"/>
    <w:tmpl w:val="78A4ADD8"/>
    <w:lvl w:ilvl="0" w:tplc="B0FADF84">
      <w:start w:val="1"/>
      <w:numFmt w:val="decimal"/>
      <w:lvlText w:val="%1)"/>
      <w:lvlJc w:val="left"/>
      <w:pPr>
        <w:ind w:left="1853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2573" w:hanging="360"/>
      </w:pPr>
    </w:lvl>
    <w:lvl w:ilvl="2" w:tplc="0421001B" w:tentative="1">
      <w:start w:val="1"/>
      <w:numFmt w:val="lowerRoman"/>
      <w:lvlText w:val="%3."/>
      <w:lvlJc w:val="right"/>
      <w:pPr>
        <w:ind w:left="3293" w:hanging="180"/>
      </w:pPr>
    </w:lvl>
    <w:lvl w:ilvl="3" w:tplc="0421000F" w:tentative="1">
      <w:start w:val="1"/>
      <w:numFmt w:val="decimal"/>
      <w:lvlText w:val="%4."/>
      <w:lvlJc w:val="left"/>
      <w:pPr>
        <w:ind w:left="4013" w:hanging="360"/>
      </w:pPr>
    </w:lvl>
    <w:lvl w:ilvl="4" w:tplc="04210019" w:tentative="1">
      <w:start w:val="1"/>
      <w:numFmt w:val="lowerLetter"/>
      <w:lvlText w:val="%5."/>
      <w:lvlJc w:val="left"/>
      <w:pPr>
        <w:ind w:left="4733" w:hanging="360"/>
      </w:pPr>
    </w:lvl>
    <w:lvl w:ilvl="5" w:tplc="0421001B" w:tentative="1">
      <w:start w:val="1"/>
      <w:numFmt w:val="lowerRoman"/>
      <w:lvlText w:val="%6."/>
      <w:lvlJc w:val="right"/>
      <w:pPr>
        <w:ind w:left="5453" w:hanging="180"/>
      </w:pPr>
    </w:lvl>
    <w:lvl w:ilvl="6" w:tplc="0421000F" w:tentative="1">
      <w:start w:val="1"/>
      <w:numFmt w:val="decimal"/>
      <w:lvlText w:val="%7."/>
      <w:lvlJc w:val="left"/>
      <w:pPr>
        <w:ind w:left="6173" w:hanging="360"/>
      </w:pPr>
    </w:lvl>
    <w:lvl w:ilvl="7" w:tplc="04210019" w:tentative="1">
      <w:start w:val="1"/>
      <w:numFmt w:val="lowerLetter"/>
      <w:lvlText w:val="%8."/>
      <w:lvlJc w:val="left"/>
      <w:pPr>
        <w:ind w:left="6893" w:hanging="360"/>
      </w:pPr>
    </w:lvl>
    <w:lvl w:ilvl="8" w:tplc="0421001B" w:tentative="1">
      <w:start w:val="1"/>
      <w:numFmt w:val="lowerRoman"/>
      <w:lvlText w:val="%9."/>
      <w:lvlJc w:val="right"/>
      <w:pPr>
        <w:ind w:left="7613" w:hanging="180"/>
      </w:pPr>
    </w:lvl>
  </w:abstractNum>
  <w:abstractNum w:abstractNumId="10">
    <w:nsid w:val="1A7404D9"/>
    <w:multiLevelType w:val="hybridMultilevel"/>
    <w:tmpl w:val="FFFFFFFF"/>
    <w:lvl w:ilvl="0" w:tplc="502AEA6C">
      <w:start w:val="1"/>
      <w:numFmt w:val="lowerLetter"/>
      <w:lvlText w:val="%1."/>
      <w:lvlJc w:val="left"/>
      <w:pPr>
        <w:ind w:left="144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B3160A86">
      <w:start w:val="1"/>
      <w:numFmt w:val="decimal"/>
      <w:lvlText w:val="%2."/>
      <w:lvlJc w:val="left"/>
      <w:pPr>
        <w:ind w:left="1419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228E04DA">
      <w:start w:val="1"/>
      <w:numFmt w:val="lowerRoman"/>
      <w:lvlText w:val="%3"/>
      <w:lvlJc w:val="left"/>
      <w:pPr>
        <w:ind w:left="252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9DDEF6EC">
      <w:start w:val="1"/>
      <w:numFmt w:val="decimal"/>
      <w:lvlText w:val="%4"/>
      <w:lvlJc w:val="left"/>
      <w:pPr>
        <w:ind w:left="324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5B6E0A46">
      <w:start w:val="1"/>
      <w:numFmt w:val="lowerLetter"/>
      <w:lvlText w:val="%5"/>
      <w:lvlJc w:val="left"/>
      <w:pPr>
        <w:ind w:left="396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9B9C1E1A">
      <w:start w:val="1"/>
      <w:numFmt w:val="lowerRoman"/>
      <w:lvlText w:val="%6"/>
      <w:lvlJc w:val="left"/>
      <w:pPr>
        <w:ind w:left="468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3E5CB124">
      <w:start w:val="1"/>
      <w:numFmt w:val="decimal"/>
      <w:lvlText w:val="%7"/>
      <w:lvlJc w:val="left"/>
      <w:pPr>
        <w:ind w:left="540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2A16E2A6">
      <w:start w:val="1"/>
      <w:numFmt w:val="lowerLetter"/>
      <w:lvlText w:val="%8"/>
      <w:lvlJc w:val="left"/>
      <w:pPr>
        <w:ind w:left="612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A79ECCE6">
      <w:start w:val="1"/>
      <w:numFmt w:val="lowerRoman"/>
      <w:lvlText w:val="%9"/>
      <w:lvlJc w:val="left"/>
      <w:pPr>
        <w:ind w:left="684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1">
    <w:nsid w:val="1C256685"/>
    <w:multiLevelType w:val="hybridMultilevel"/>
    <w:tmpl w:val="FFFFFFFF"/>
    <w:lvl w:ilvl="0" w:tplc="913C5198">
      <w:start w:val="1"/>
      <w:numFmt w:val="decimal"/>
      <w:lvlText w:val="%1."/>
      <w:lvlJc w:val="left"/>
      <w:pPr>
        <w:ind w:left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98A20876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FF863F38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DC94ABC2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BC04763C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39725E26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48D6C4DC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D6727024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ACC21A5E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2">
    <w:nsid w:val="208E1E9D"/>
    <w:multiLevelType w:val="hybridMultilevel"/>
    <w:tmpl w:val="FFFFFFFF"/>
    <w:lvl w:ilvl="0" w:tplc="5100CF4A">
      <w:start w:val="1"/>
      <w:numFmt w:val="decimal"/>
      <w:lvlText w:val="%1."/>
      <w:lvlJc w:val="left"/>
      <w:pPr>
        <w:ind w:left="107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C7AE08F4">
      <w:start w:val="1"/>
      <w:numFmt w:val="lowerLetter"/>
      <w:lvlText w:val="%2"/>
      <w:lvlJc w:val="left"/>
      <w:pPr>
        <w:ind w:left="179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F4284732">
      <w:start w:val="1"/>
      <w:numFmt w:val="lowerRoman"/>
      <w:lvlText w:val="%3"/>
      <w:lvlJc w:val="left"/>
      <w:pPr>
        <w:ind w:left="251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BB4600B2">
      <w:start w:val="1"/>
      <w:numFmt w:val="decimal"/>
      <w:lvlText w:val="%4"/>
      <w:lvlJc w:val="left"/>
      <w:pPr>
        <w:ind w:left="323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25DAA364">
      <w:start w:val="1"/>
      <w:numFmt w:val="lowerLetter"/>
      <w:lvlText w:val="%5"/>
      <w:lvlJc w:val="left"/>
      <w:pPr>
        <w:ind w:left="395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C2F0F016">
      <w:start w:val="1"/>
      <w:numFmt w:val="lowerRoman"/>
      <w:lvlText w:val="%6"/>
      <w:lvlJc w:val="left"/>
      <w:pPr>
        <w:ind w:left="467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3A82E75C">
      <w:start w:val="1"/>
      <w:numFmt w:val="decimal"/>
      <w:lvlText w:val="%7"/>
      <w:lvlJc w:val="left"/>
      <w:pPr>
        <w:ind w:left="539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63320042">
      <w:start w:val="1"/>
      <w:numFmt w:val="lowerLetter"/>
      <w:lvlText w:val="%8"/>
      <w:lvlJc w:val="left"/>
      <w:pPr>
        <w:ind w:left="611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21F876AE">
      <w:start w:val="1"/>
      <w:numFmt w:val="lowerRoman"/>
      <w:lvlText w:val="%9"/>
      <w:lvlJc w:val="left"/>
      <w:pPr>
        <w:ind w:left="683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3">
    <w:nsid w:val="241441DB"/>
    <w:multiLevelType w:val="hybridMultilevel"/>
    <w:tmpl w:val="2BBE7754"/>
    <w:lvl w:ilvl="0" w:tplc="6614875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266825A4"/>
    <w:multiLevelType w:val="hybridMultilevel"/>
    <w:tmpl w:val="9F6EC048"/>
    <w:lvl w:ilvl="0" w:tplc="A6BC1D7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27983F0A"/>
    <w:multiLevelType w:val="hybridMultilevel"/>
    <w:tmpl w:val="FFFFFFFF"/>
    <w:lvl w:ilvl="0" w:tplc="310635F4">
      <w:start w:val="1"/>
      <w:numFmt w:val="decimal"/>
      <w:lvlText w:val="%1)"/>
      <w:lvlJc w:val="left"/>
      <w:pPr>
        <w:ind w:left="1133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4B0A15CA">
      <w:start w:val="1"/>
      <w:numFmt w:val="lowerLetter"/>
      <w:lvlText w:val="%2"/>
      <w:lvlJc w:val="left"/>
      <w:pPr>
        <w:ind w:left="13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6AC6BD70">
      <w:start w:val="1"/>
      <w:numFmt w:val="lowerRoman"/>
      <w:lvlText w:val="%3"/>
      <w:lvlJc w:val="left"/>
      <w:pPr>
        <w:ind w:left="21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F69C5872">
      <w:start w:val="1"/>
      <w:numFmt w:val="decimal"/>
      <w:lvlText w:val="%4"/>
      <w:lvlJc w:val="left"/>
      <w:pPr>
        <w:ind w:left="28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9DF40F72">
      <w:start w:val="1"/>
      <w:numFmt w:val="lowerLetter"/>
      <w:lvlText w:val="%5"/>
      <w:lvlJc w:val="left"/>
      <w:pPr>
        <w:ind w:left="354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0FAEEDE0">
      <w:start w:val="1"/>
      <w:numFmt w:val="lowerRoman"/>
      <w:lvlText w:val="%6"/>
      <w:lvlJc w:val="left"/>
      <w:pPr>
        <w:ind w:left="426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70E45F8C">
      <w:start w:val="1"/>
      <w:numFmt w:val="decimal"/>
      <w:lvlText w:val="%7"/>
      <w:lvlJc w:val="left"/>
      <w:pPr>
        <w:ind w:left="49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1950796A">
      <w:start w:val="1"/>
      <w:numFmt w:val="lowerLetter"/>
      <w:lvlText w:val="%8"/>
      <w:lvlJc w:val="left"/>
      <w:pPr>
        <w:ind w:left="57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4A6C5FE8">
      <w:start w:val="1"/>
      <w:numFmt w:val="lowerRoman"/>
      <w:lvlText w:val="%9"/>
      <w:lvlJc w:val="left"/>
      <w:pPr>
        <w:ind w:left="64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6">
    <w:nsid w:val="29530BAF"/>
    <w:multiLevelType w:val="hybridMultilevel"/>
    <w:tmpl w:val="BC1C2A00"/>
    <w:lvl w:ilvl="0" w:tplc="11925A2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303530FD"/>
    <w:multiLevelType w:val="hybridMultilevel"/>
    <w:tmpl w:val="FAA42F44"/>
    <w:lvl w:ilvl="0" w:tplc="99EC749C">
      <w:start w:val="1"/>
      <w:numFmt w:val="lowerLetter"/>
      <w:lvlText w:val="%1."/>
      <w:lvlJc w:val="left"/>
      <w:pPr>
        <w:ind w:left="800" w:hanging="360"/>
      </w:pPr>
      <w:rPr>
        <w:rFonts w:ascii="Times New Roman" w:hAnsi="Times New Roman" w:hint="default"/>
        <w:color w:val="auto"/>
        <w:u w:val="none"/>
      </w:rPr>
    </w:lvl>
    <w:lvl w:ilvl="1" w:tplc="04210019" w:tentative="1">
      <w:start w:val="1"/>
      <w:numFmt w:val="lowerLetter"/>
      <w:lvlText w:val="%2."/>
      <w:lvlJc w:val="left"/>
      <w:pPr>
        <w:ind w:left="1520" w:hanging="360"/>
      </w:pPr>
    </w:lvl>
    <w:lvl w:ilvl="2" w:tplc="0421001B" w:tentative="1">
      <w:start w:val="1"/>
      <w:numFmt w:val="lowerRoman"/>
      <w:lvlText w:val="%3."/>
      <w:lvlJc w:val="right"/>
      <w:pPr>
        <w:ind w:left="2240" w:hanging="180"/>
      </w:pPr>
    </w:lvl>
    <w:lvl w:ilvl="3" w:tplc="0421000F" w:tentative="1">
      <w:start w:val="1"/>
      <w:numFmt w:val="decimal"/>
      <w:lvlText w:val="%4."/>
      <w:lvlJc w:val="left"/>
      <w:pPr>
        <w:ind w:left="2960" w:hanging="360"/>
      </w:pPr>
    </w:lvl>
    <w:lvl w:ilvl="4" w:tplc="04210019" w:tentative="1">
      <w:start w:val="1"/>
      <w:numFmt w:val="lowerLetter"/>
      <w:lvlText w:val="%5."/>
      <w:lvlJc w:val="left"/>
      <w:pPr>
        <w:ind w:left="3680" w:hanging="360"/>
      </w:pPr>
    </w:lvl>
    <w:lvl w:ilvl="5" w:tplc="0421001B" w:tentative="1">
      <w:start w:val="1"/>
      <w:numFmt w:val="lowerRoman"/>
      <w:lvlText w:val="%6."/>
      <w:lvlJc w:val="right"/>
      <w:pPr>
        <w:ind w:left="4400" w:hanging="180"/>
      </w:pPr>
    </w:lvl>
    <w:lvl w:ilvl="6" w:tplc="0421000F" w:tentative="1">
      <w:start w:val="1"/>
      <w:numFmt w:val="decimal"/>
      <w:lvlText w:val="%7."/>
      <w:lvlJc w:val="left"/>
      <w:pPr>
        <w:ind w:left="5120" w:hanging="360"/>
      </w:pPr>
    </w:lvl>
    <w:lvl w:ilvl="7" w:tplc="04210019" w:tentative="1">
      <w:start w:val="1"/>
      <w:numFmt w:val="lowerLetter"/>
      <w:lvlText w:val="%8."/>
      <w:lvlJc w:val="left"/>
      <w:pPr>
        <w:ind w:left="5840" w:hanging="360"/>
      </w:pPr>
    </w:lvl>
    <w:lvl w:ilvl="8" w:tplc="0421001B" w:tentative="1">
      <w:start w:val="1"/>
      <w:numFmt w:val="lowerRoman"/>
      <w:lvlText w:val="%9."/>
      <w:lvlJc w:val="right"/>
      <w:pPr>
        <w:ind w:left="6560" w:hanging="180"/>
      </w:pPr>
    </w:lvl>
  </w:abstractNum>
  <w:abstractNum w:abstractNumId="18">
    <w:nsid w:val="34696C9D"/>
    <w:multiLevelType w:val="hybridMultilevel"/>
    <w:tmpl w:val="6F5A573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5DF61DF"/>
    <w:multiLevelType w:val="hybridMultilevel"/>
    <w:tmpl w:val="6B32DA2E"/>
    <w:lvl w:ilvl="0" w:tplc="26B6736C">
      <w:start w:val="1"/>
      <w:numFmt w:val="decimal"/>
      <w:lvlText w:val="%1."/>
      <w:lvlJc w:val="left"/>
      <w:pPr>
        <w:ind w:left="1801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521" w:hanging="360"/>
      </w:pPr>
    </w:lvl>
    <w:lvl w:ilvl="2" w:tplc="0421001B" w:tentative="1">
      <w:start w:val="1"/>
      <w:numFmt w:val="lowerRoman"/>
      <w:lvlText w:val="%3."/>
      <w:lvlJc w:val="right"/>
      <w:pPr>
        <w:ind w:left="3241" w:hanging="180"/>
      </w:pPr>
    </w:lvl>
    <w:lvl w:ilvl="3" w:tplc="0421000F" w:tentative="1">
      <w:start w:val="1"/>
      <w:numFmt w:val="decimal"/>
      <w:lvlText w:val="%4."/>
      <w:lvlJc w:val="left"/>
      <w:pPr>
        <w:ind w:left="3961" w:hanging="360"/>
      </w:pPr>
    </w:lvl>
    <w:lvl w:ilvl="4" w:tplc="04210019" w:tentative="1">
      <w:start w:val="1"/>
      <w:numFmt w:val="lowerLetter"/>
      <w:lvlText w:val="%5."/>
      <w:lvlJc w:val="left"/>
      <w:pPr>
        <w:ind w:left="4681" w:hanging="360"/>
      </w:pPr>
    </w:lvl>
    <w:lvl w:ilvl="5" w:tplc="0421001B" w:tentative="1">
      <w:start w:val="1"/>
      <w:numFmt w:val="lowerRoman"/>
      <w:lvlText w:val="%6."/>
      <w:lvlJc w:val="right"/>
      <w:pPr>
        <w:ind w:left="5401" w:hanging="180"/>
      </w:pPr>
    </w:lvl>
    <w:lvl w:ilvl="6" w:tplc="0421000F" w:tentative="1">
      <w:start w:val="1"/>
      <w:numFmt w:val="decimal"/>
      <w:lvlText w:val="%7."/>
      <w:lvlJc w:val="left"/>
      <w:pPr>
        <w:ind w:left="6121" w:hanging="360"/>
      </w:pPr>
    </w:lvl>
    <w:lvl w:ilvl="7" w:tplc="04210019" w:tentative="1">
      <w:start w:val="1"/>
      <w:numFmt w:val="lowerLetter"/>
      <w:lvlText w:val="%8."/>
      <w:lvlJc w:val="left"/>
      <w:pPr>
        <w:ind w:left="6841" w:hanging="360"/>
      </w:pPr>
    </w:lvl>
    <w:lvl w:ilvl="8" w:tplc="0421001B" w:tentative="1">
      <w:start w:val="1"/>
      <w:numFmt w:val="lowerRoman"/>
      <w:lvlText w:val="%9."/>
      <w:lvlJc w:val="right"/>
      <w:pPr>
        <w:ind w:left="7561" w:hanging="180"/>
      </w:pPr>
    </w:lvl>
  </w:abstractNum>
  <w:abstractNum w:abstractNumId="20">
    <w:nsid w:val="368B2C91"/>
    <w:multiLevelType w:val="hybridMultilevel"/>
    <w:tmpl w:val="7D1E54FA"/>
    <w:lvl w:ilvl="0" w:tplc="A96C3130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36A22C9A"/>
    <w:multiLevelType w:val="hybridMultilevel"/>
    <w:tmpl w:val="1C9008C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5BB6786"/>
    <w:multiLevelType w:val="hybridMultilevel"/>
    <w:tmpl w:val="21B0B8F2"/>
    <w:lvl w:ilvl="0" w:tplc="9CB8B0A2">
      <w:start w:val="1"/>
      <w:numFmt w:val="lowerLetter"/>
      <w:lvlText w:val="%1."/>
      <w:lvlJc w:val="left"/>
      <w:pPr>
        <w:ind w:left="800" w:hanging="360"/>
      </w:pPr>
      <w:rPr>
        <w:rFonts w:ascii="Times New Roman" w:hAnsi="Times New Roman" w:hint="default"/>
        <w:color w:val="auto"/>
        <w:u w:val="none"/>
      </w:rPr>
    </w:lvl>
    <w:lvl w:ilvl="1" w:tplc="04210019" w:tentative="1">
      <w:start w:val="1"/>
      <w:numFmt w:val="lowerLetter"/>
      <w:lvlText w:val="%2."/>
      <w:lvlJc w:val="left"/>
      <w:pPr>
        <w:ind w:left="1520" w:hanging="360"/>
      </w:pPr>
    </w:lvl>
    <w:lvl w:ilvl="2" w:tplc="0421001B" w:tentative="1">
      <w:start w:val="1"/>
      <w:numFmt w:val="lowerRoman"/>
      <w:lvlText w:val="%3."/>
      <w:lvlJc w:val="right"/>
      <w:pPr>
        <w:ind w:left="2240" w:hanging="180"/>
      </w:pPr>
    </w:lvl>
    <w:lvl w:ilvl="3" w:tplc="0421000F" w:tentative="1">
      <w:start w:val="1"/>
      <w:numFmt w:val="decimal"/>
      <w:lvlText w:val="%4."/>
      <w:lvlJc w:val="left"/>
      <w:pPr>
        <w:ind w:left="2960" w:hanging="360"/>
      </w:pPr>
    </w:lvl>
    <w:lvl w:ilvl="4" w:tplc="04210019" w:tentative="1">
      <w:start w:val="1"/>
      <w:numFmt w:val="lowerLetter"/>
      <w:lvlText w:val="%5."/>
      <w:lvlJc w:val="left"/>
      <w:pPr>
        <w:ind w:left="3680" w:hanging="360"/>
      </w:pPr>
    </w:lvl>
    <w:lvl w:ilvl="5" w:tplc="0421001B" w:tentative="1">
      <w:start w:val="1"/>
      <w:numFmt w:val="lowerRoman"/>
      <w:lvlText w:val="%6."/>
      <w:lvlJc w:val="right"/>
      <w:pPr>
        <w:ind w:left="4400" w:hanging="180"/>
      </w:pPr>
    </w:lvl>
    <w:lvl w:ilvl="6" w:tplc="0421000F" w:tentative="1">
      <w:start w:val="1"/>
      <w:numFmt w:val="decimal"/>
      <w:lvlText w:val="%7."/>
      <w:lvlJc w:val="left"/>
      <w:pPr>
        <w:ind w:left="5120" w:hanging="360"/>
      </w:pPr>
    </w:lvl>
    <w:lvl w:ilvl="7" w:tplc="04210019" w:tentative="1">
      <w:start w:val="1"/>
      <w:numFmt w:val="lowerLetter"/>
      <w:lvlText w:val="%8."/>
      <w:lvlJc w:val="left"/>
      <w:pPr>
        <w:ind w:left="5840" w:hanging="360"/>
      </w:pPr>
    </w:lvl>
    <w:lvl w:ilvl="8" w:tplc="0421001B" w:tentative="1">
      <w:start w:val="1"/>
      <w:numFmt w:val="lowerRoman"/>
      <w:lvlText w:val="%9."/>
      <w:lvlJc w:val="right"/>
      <w:pPr>
        <w:ind w:left="6560" w:hanging="180"/>
      </w:pPr>
    </w:lvl>
  </w:abstractNum>
  <w:abstractNum w:abstractNumId="23">
    <w:nsid w:val="48534AB9"/>
    <w:multiLevelType w:val="hybridMultilevel"/>
    <w:tmpl w:val="E124B4FC"/>
    <w:lvl w:ilvl="0" w:tplc="A4B676D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48DA0E57"/>
    <w:multiLevelType w:val="hybridMultilevel"/>
    <w:tmpl w:val="75A6F8D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9B6047B"/>
    <w:multiLevelType w:val="hybridMultilevel"/>
    <w:tmpl w:val="FFFFFFFF"/>
    <w:lvl w:ilvl="0" w:tplc="2822EA5A">
      <w:start w:val="1"/>
      <w:numFmt w:val="decimal"/>
      <w:lvlText w:val="%1."/>
      <w:lvlJc w:val="left"/>
      <w:pPr>
        <w:ind w:left="19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0D04B9E6">
      <w:start w:val="1"/>
      <w:numFmt w:val="lowerLetter"/>
      <w:lvlText w:val="%2"/>
      <w:lvlJc w:val="left"/>
      <w:pPr>
        <w:ind w:left="19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211A4466">
      <w:start w:val="1"/>
      <w:numFmt w:val="lowerRoman"/>
      <w:lvlText w:val="%3"/>
      <w:lvlJc w:val="left"/>
      <w:pPr>
        <w:ind w:left="27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89226CFA">
      <w:start w:val="1"/>
      <w:numFmt w:val="decimal"/>
      <w:lvlText w:val="%4"/>
      <w:lvlJc w:val="left"/>
      <w:pPr>
        <w:ind w:left="34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40CC3E5A">
      <w:start w:val="1"/>
      <w:numFmt w:val="lowerLetter"/>
      <w:lvlText w:val="%5"/>
      <w:lvlJc w:val="left"/>
      <w:pPr>
        <w:ind w:left="414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4DDC7314">
      <w:start w:val="1"/>
      <w:numFmt w:val="lowerRoman"/>
      <w:lvlText w:val="%6"/>
      <w:lvlJc w:val="left"/>
      <w:pPr>
        <w:ind w:left="486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5BC4D658">
      <w:start w:val="1"/>
      <w:numFmt w:val="decimal"/>
      <w:lvlText w:val="%7"/>
      <w:lvlJc w:val="left"/>
      <w:pPr>
        <w:ind w:left="55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A90A70C6">
      <w:start w:val="1"/>
      <w:numFmt w:val="lowerLetter"/>
      <w:lvlText w:val="%8"/>
      <w:lvlJc w:val="left"/>
      <w:pPr>
        <w:ind w:left="63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FA8EDF88">
      <w:start w:val="1"/>
      <w:numFmt w:val="lowerRoman"/>
      <w:lvlText w:val="%9"/>
      <w:lvlJc w:val="left"/>
      <w:pPr>
        <w:ind w:left="70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6">
    <w:nsid w:val="4A0E37DB"/>
    <w:multiLevelType w:val="hybridMultilevel"/>
    <w:tmpl w:val="BD2CE6A0"/>
    <w:lvl w:ilvl="0" w:tplc="40BAAD48">
      <w:start w:val="1"/>
      <w:numFmt w:val="upperLetter"/>
      <w:lvlText w:val="%1."/>
      <w:lvlJc w:val="left"/>
      <w:pPr>
        <w:ind w:left="655" w:hanging="435"/>
      </w:pPr>
      <w:rPr>
        <w:rFonts w:hint="default"/>
        <w:color w:val="auto"/>
        <w:u w:val="none"/>
      </w:rPr>
    </w:lvl>
    <w:lvl w:ilvl="1" w:tplc="04210019" w:tentative="1">
      <w:start w:val="1"/>
      <w:numFmt w:val="lowerLetter"/>
      <w:lvlText w:val="%2."/>
      <w:lvlJc w:val="left"/>
      <w:pPr>
        <w:ind w:left="1300" w:hanging="360"/>
      </w:pPr>
    </w:lvl>
    <w:lvl w:ilvl="2" w:tplc="0421001B" w:tentative="1">
      <w:start w:val="1"/>
      <w:numFmt w:val="lowerRoman"/>
      <w:lvlText w:val="%3."/>
      <w:lvlJc w:val="right"/>
      <w:pPr>
        <w:ind w:left="2020" w:hanging="180"/>
      </w:pPr>
    </w:lvl>
    <w:lvl w:ilvl="3" w:tplc="0421000F" w:tentative="1">
      <w:start w:val="1"/>
      <w:numFmt w:val="decimal"/>
      <w:lvlText w:val="%4."/>
      <w:lvlJc w:val="left"/>
      <w:pPr>
        <w:ind w:left="2740" w:hanging="360"/>
      </w:pPr>
    </w:lvl>
    <w:lvl w:ilvl="4" w:tplc="04210019" w:tentative="1">
      <w:start w:val="1"/>
      <w:numFmt w:val="lowerLetter"/>
      <w:lvlText w:val="%5."/>
      <w:lvlJc w:val="left"/>
      <w:pPr>
        <w:ind w:left="3460" w:hanging="360"/>
      </w:pPr>
    </w:lvl>
    <w:lvl w:ilvl="5" w:tplc="0421001B" w:tentative="1">
      <w:start w:val="1"/>
      <w:numFmt w:val="lowerRoman"/>
      <w:lvlText w:val="%6."/>
      <w:lvlJc w:val="right"/>
      <w:pPr>
        <w:ind w:left="4180" w:hanging="180"/>
      </w:pPr>
    </w:lvl>
    <w:lvl w:ilvl="6" w:tplc="0421000F" w:tentative="1">
      <w:start w:val="1"/>
      <w:numFmt w:val="decimal"/>
      <w:lvlText w:val="%7."/>
      <w:lvlJc w:val="left"/>
      <w:pPr>
        <w:ind w:left="4900" w:hanging="360"/>
      </w:pPr>
    </w:lvl>
    <w:lvl w:ilvl="7" w:tplc="04210019" w:tentative="1">
      <w:start w:val="1"/>
      <w:numFmt w:val="lowerLetter"/>
      <w:lvlText w:val="%8."/>
      <w:lvlJc w:val="left"/>
      <w:pPr>
        <w:ind w:left="5620" w:hanging="360"/>
      </w:pPr>
    </w:lvl>
    <w:lvl w:ilvl="8" w:tplc="0421001B" w:tentative="1">
      <w:start w:val="1"/>
      <w:numFmt w:val="lowerRoman"/>
      <w:lvlText w:val="%9."/>
      <w:lvlJc w:val="right"/>
      <w:pPr>
        <w:ind w:left="6340" w:hanging="180"/>
      </w:pPr>
    </w:lvl>
  </w:abstractNum>
  <w:abstractNum w:abstractNumId="27">
    <w:nsid w:val="4BA3020A"/>
    <w:multiLevelType w:val="hybridMultilevel"/>
    <w:tmpl w:val="1DDE259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0267A4C"/>
    <w:multiLevelType w:val="hybridMultilevel"/>
    <w:tmpl w:val="04C42900"/>
    <w:lvl w:ilvl="0" w:tplc="F8DA53E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>
    <w:nsid w:val="52681C86"/>
    <w:multiLevelType w:val="hybridMultilevel"/>
    <w:tmpl w:val="8534890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4C83D0E"/>
    <w:multiLevelType w:val="hybridMultilevel"/>
    <w:tmpl w:val="FAA42F44"/>
    <w:lvl w:ilvl="0" w:tplc="99EC749C">
      <w:start w:val="1"/>
      <w:numFmt w:val="lowerLetter"/>
      <w:lvlText w:val="%1."/>
      <w:lvlJc w:val="left"/>
      <w:pPr>
        <w:ind w:left="800" w:hanging="360"/>
      </w:pPr>
      <w:rPr>
        <w:rFonts w:ascii="Times New Roman" w:hAnsi="Times New Roman" w:hint="default"/>
        <w:color w:val="auto"/>
        <w:u w:val="none"/>
      </w:rPr>
    </w:lvl>
    <w:lvl w:ilvl="1" w:tplc="04210019" w:tentative="1">
      <w:start w:val="1"/>
      <w:numFmt w:val="lowerLetter"/>
      <w:lvlText w:val="%2."/>
      <w:lvlJc w:val="left"/>
      <w:pPr>
        <w:ind w:left="1520" w:hanging="360"/>
      </w:pPr>
    </w:lvl>
    <w:lvl w:ilvl="2" w:tplc="0421001B" w:tentative="1">
      <w:start w:val="1"/>
      <w:numFmt w:val="lowerRoman"/>
      <w:lvlText w:val="%3."/>
      <w:lvlJc w:val="right"/>
      <w:pPr>
        <w:ind w:left="2240" w:hanging="180"/>
      </w:pPr>
    </w:lvl>
    <w:lvl w:ilvl="3" w:tplc="0421000F" w:tentative="1">
      <w:start w:val="1"/>
      <w:numFmt w:val="decimal"/>
      <w:lvlText w:val="%4."/>
      <w:lvlJc w:val="left"/>
      <w:pPr>
        <w:ind w:left="2960" w:hanging="360"/>
      </w:pPr>
    </w:lvl>
    <w:lvl w:ilvl="4" w:tplc="04210019" w:tentative="1">
      <w:start w:val="1"/>
      <w:numFmt w:val="lowerLetter"/>
      <w:lvlText w:val="%5."/>
      <w:lvlJc w:val="left"/>
      <w:pPr>
        <w:ind w:left="3680" w:hanging="360"/>
      </w:pPr>
    </w:lvl>
    <w:lvl w:ilvl="5" w:tplc="0421001B" w:tentative="1">
      <w:start w:val="1"/>
      <w:numFmt w:val="lowerRoman"/>
      <w:lvlText w:val="%6."/>
      <w:lvlJc w:val="right"/>
      <w:pPr>
        <w:ind w:left="4400" w:hanging="180"/>
      </w:pPr>
    </w:lvl>
    <w:lvl w:ilvl="6" w:tplc="0421000F" w:tentative="1">
      <w:start w:val="1"/>
      <w:numFmt w:val="decimal"/>
      <w:lvlText w:val="%7."/>
      <w:lvlJc w:val="left"/>
      <w:pPr>
        <w:ind w:left="5120" w:hanging="360"/>
      </w:pPr>
    </w:lvl>
    <w:lvl w:ilvl="7" w:tplc="04210019" w:tentative="1">
      <w:start w:val="1"/>
      <w:numFmt w:val="lowerLetter"/>
      <w:lvlText w:val="%8."/>
      <w:lvlJc w:val="left"/>
      <w:pPr>
        <w:ind w:left="5840" w:hanging="360"/>
      </w:pPr>
    </w:lvl>
    <w:lvl w:ilvl="8" w:tplc="0421001B" w:tentative="1">
      <w:start w:val="1"/>
      <w:numFmt w:val="lowerRoman"/>
      <w:lvlText w:val="%9."/>
      <w:lvlJc w:val="right"/>
      <w:pPr>
        <w:ind w:left="6560" w:hanging="180"/>
      </w:pPr>
    </w:lvl>
  </w:abstractNum>
  <w:abstractNum w:abstractNumId="31">
    <w:nsid w:val="57157DE5"/>
    <w:multiLevelType w:val="hybridMultilevel"/>
    <w:tmpl w:val="C950880E"/>
    <w:lvl w:ilvl="0" w:tplc="F6E6772C">
      <w:start w:val="1"/>
      <w:numFmt w:val="lowerLetter"/>
      <w:lvlText w:val="%1."/>
      <w:lvlJc w:val="left"/>
      <w:pPr>
        <w:ind w:left="1069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2">
    <w:nsid w:val="5A496F88"/>
    <w:multiLevelType w:val="hybridMultilevel"/>
    <w:tmpl w:val="F1446DAA"/>
    <w:lvl w:ilvl="0" w:tplc="11925A2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5A7C01EA"/>
    <w:multiLevelType w:val="hybridMultilevel"/>
    <w:tmpl w:val="32B22B4E"/>
    <w:lvl w:ilvl="0" w:tplc="04090005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>
    <w:nsid w:val="5CE175B0"/>
    <w:multiLevelType w:val="hybridMultilevel"/>
    <w:tmpl w:val="1800030A"/>
    <w:lvl w:ilvl="0" w:tplc="453690B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5DA9598F"/>
    <w:multiLevelType w:val="hybridMultilevel"/>
    <w:tmpl w:val="A440A270"/>
    <w:lvl w:ilvl="0" w:tplc="B7A0F438">
      <w:start w:val="1"/>
      <w:numFmt w:val="lowerLetter"/>
      <w:lvlText w:val="%1."/>
      <w:lvlJc w:val="left"/>
      <w:pPr>
        <w:ind w:left="113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53" w:hanging="360"/>
      </w:pPr>
    </w:lvl>
    <w:lvl w:ilvl="2" w:tplc="0421001B" w:tentative="1">
      <w:start w:val="1"/>
      <w:numFmt w:val="lowerRoman"/>
      <w:lvlText w:val="%3."/>
      <w:lvlJc w:val="right"/>
      <w:pPr>
        <w:ind w:left="2573" w:hanging="180"/>
      </w:pPr>
    </w:lvl>
    <w:lvl w:ilvl="3" w:tplc="0421000F" w:tentative="1">
      <w:start w:val="1"/>
      <w:numFmt w:val="decimal"/>
      <w:lvlText w:val="%4."/>
      <w:lvlJc w:val="left"/>
      <w:pPr>
        <w:ind w:left="3293" w:hanging="360"/>
      </w:pPr>
    </w:lvl>
    <w:lvl w:ilvl="4" w:tplc="04210019" w:tentative="1">
      <w:start w:val="1"/>
      <w:numFmt w:val="lowerLetter"/>
      <w:lvlText w:val="%5."/>
      <w:lvlJc w:val="left"/>
      <w:pPr>
        <w:ind w:left="4013" w:hanging="360"/>
      </w:pPr>
    </w:lvl>
    <w:lvl w:ilvl="5" w:tplc="0421001B" w:tentative="1">
      <w:start w:val="1"/>
      <w:numFmt w:val="lowerRoman"/>
      <w:lvlText w:val="%6."/>
      <w:lvlJc w:val="right"/>
      <w:pPr>
        <w:ind w:left="4733" w:hanging="180"/>
      </w:pPr>
    </w:lvl>
    <w:lvl w:ilvl="6" w:tplc="0421000F" w:tentative="1">
      <w:start w:val="1"/>
      <w:numFmt w:val="decimal"/>
      <w:lvlText w:val="%7."/>
      <w:lvlJc w:val="left"/>
      <w:pPr>
        <w:ind w:left="5453" w:hanging="360"/>
      </w:pPr>
    </w:lvl>
    <w:lvl w:ilvl="7" w:tplc="04210019" w:tentative="1">
      <w:start w:val="1"/>
      <w:numFmt w:val="lowerLetter"/>
      <w:lvlText w:val="%8."/>
      <w:lvlJc w:val="left"/>
      <w:pPr>
        <w:ind w:left="6173" w:hanging="360"/>
      </w:pPr>
    </w:lvl>
    <w:lvl w:ilvl="8" w:tplc="0421001B" w:tentative="1">
      <w:start w:val="1"/>
      <w:numFmt w:val="lowerRoman"/>
      <w:lvlText w:val="%9."/>
      <w:lvlJc w:val="right"/>
      <w:pPr>
        <w:ind w:left="6893" w:hanging="180"/>
      </w:pPr>
    </w:lvl>
  </w:abstractNum>
  <w:abstractNum w:abstractNumId="36">
    <w:nsid w:val="630E6076"/>
    <w:multiLevelType w:val="hybridMultilevel"/>
    <w:tmpl w:val="E2544684"/>
    <w:lvl w:ilvl="0" w:tplc="1E2E1624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923" w:hanging="360"/>
      </w:pPr>
    </w:lvl>
    <w:lvl w:ilvl="2" w:tplc="0421001B" w:tentative="1">
      <w:start w:val="1"/>
      <w:numFmt w:val="lowerRoman"/>
      <w:lvlText w:val="%3."/>
      <w:lvlJc w:val="right"/>
      <w:pPr>
        <w:ind w:left="3643" w:hanging="180"/>
      </w:pPr>
    </w:lvl>
    <w:lvl w:ilvl="3" w:tplc="0421000F" w:tentative="1">
      <w:start w:val="1"/>
      <w:numFmt w:val="decimal"/>
      <w:lvlText w:val="%4."/>
      <w:lvlJc w:val="left"/>
      <w:pPr>
        <w:ind w:left="4363" w:hanging="360"/>
      </w:pPr>
    </w:lvl>
    <w:lvl w:ilvl="4" w:tplc="04210019" w:tentative="1">
      <w:start w:val="1"/>
      <w:numFmt w:val="lowerLetter"/>
      <w:lvlText w:val="%5."/>
      <w:lvlJc w:val="left"/>
      <w:pPr>
        <w:ind w:left="5083" w:hanging="360"/>
      </w:pPr>
    </w:lvl>
    <w:lvl w:ilvl="5" w:tplc="0421001B" w:tentative="1">
      <w:start w:val="1"/>
      <w:numFmt w:val="lowerRoman"/>
      <w:lvlText w:val="%6."/>
      <w:lvlJc w:val="right"/>
      <w:pPr>
        <w:ind w:left="5803" w:hanging="180"/>
      </w:pPr>
    </w:lvl>
    <w:lvl w:ilvl="6" w:tplc="0421000F" w:tentative="1">
      <w:start w:val="1"/>
      <w:numFmt w:val="decimal"/>
      <w:lvlText w:val="%7."/>
      <w:lvlJc w:val="left"/>
      <w:pPr>
        <w:ind w:left="6523" w:hanging="360"/>
      </w:pPr>
    </w:lvl>
    <w:lvl w:ilvl="7" w:tplc="04210019" w:tentative="1">
      <w:start w:val="1"/>
      <w:numFmt w:val="lowerLetter"/>
      <w:lvlText w:val="%8."/>
      <w:lvlJc w:val="left"/>
      <w:pPr>
        <w:ind w:left="7243" w:hanging="360"/>
      </w:pPr>
    </w:lvl>
    <w:lvl w:ilvl="8" w:tplc="0421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37">
    <w:nsid w:val="63FC142B"/>
    <w:multiLevelType w:val="hybridMultilevel"/>
    <w:tmpl w:val="FFC240B2"/>
    <w:lvl w:ilvl="0" w:tplc="0421000F">
      <w:start w:val="1"/>
      <w:numFmt w:val="decimal"/>
      <w:lvlText w:val="%1."/>
      <w:lvlJc w:val="left"/>
      <w:pPr>
        <w:ind w:left="1078" w:hanging="360"/>
      </w:pPr>
    </w:lvl>
    <w:lvl w:ilvl="1" w:tplc="04210019" w:tentative="1">
      <w:start w:val="1"/>
      <w:numFmt w:val="lowerLetter"/>
      <w:lvlText w:val="%2."/>
      <w:lvlJc w:val="left"/>
      <w:pPr>
        <w:ind w:left="1798" w:hanging="360"/>
      </w:pPr>
    </w:lvl>
    <w:lvl w:ilvl="2" w:tplc="0421001B" w:tentative="1">
      <w:start w:val="1"/>
      <w:numFmt w:val="lowerRoman"/>
      <w:lvlText w:val="%3."/>
      <w:lvlJc w:val="right"/>
      <w:pPr>
        <w:ind w:left="2518" w:hanging="180"/>
      </w:pPr>
    </w:lvl>
    <w:lvl w:ilvl="3" w:tplc="0421000F" w:tentative="1">
      <w:start w:val="1"/>
      <w:numFmt w:val="decimal"/>
      <w:lvlText w:val="%4."/>
      <w:lvlJc w:val="left"/>
      <w:pPr>
        <w:ind w:left="3238" w:hanging="360"/>
      </w:pPr>
    </w:lvl>
    <w:lvl w:ilvl="4" w:tplc="04210019" w:tentative="1">
      <w:start w:val="1"/>
      <w:numFmt w:val="lowerLetter"/>
      <w:lvlText w:val="%5."/>
      <w:lvlJc w:val="left"/>
      <w:pPr>
        <w:ind w:left="3958" w:hanging="360"/>
      </w:pPr>
    </w:lvl>
    <w:lvl w:ilvl="5" w:tplc="0421001B" w:tentative="1">
      <w:start w:val="1"/>
      <w:numFmt w:val="lowerRoman"/>
      <w:lvlText w:val="%6."/>
      <w:lvlJc w:val="right"/>
      <w:pPr>
        <w:ind w:left="4678" w:hanging="180"/>
      </w:pPr>
    </w:lvl>
    <w:lvl w:ilvl="6" w:tplc="0421000F" w:tentative="1">
      <w:start w:val="1"/>
      <w:numFmt w:val="decimal"/>
      <w:lvlText w:val="%7."/>
      <w:lvlJc w:val="left"/>
      <w:pPr>
        <w:ind w:left="5398" w:hanging="360"/>
      </w:pPr>
    </w:lvl>
    <w:lvl w:ilvl="7" w:tplc="04210019" w:tentative="1">
      <w:start w:val="1"/>
      <w:numFmt w:val="lowerLetter"/>
      <w:lvlText w:val="%8."/>
      <w:lvlJc w:val="left"/>
      <w:pPr>
        <w:ind w:left="6118" w:hanging="360"/>
      </w:pPr>
    </w:lvl>
    <w:lvl w:ilvl="8" w:tplc="0421001B" w:tentative="1">
      <w:start w:val="1"/>
      <w:numFmt w:val="lowerRoman"/>
      <w:lvlText w:val="%9."/>
      <w:lvlJc w:val="right"/>
      <w:pPr>
        <w:ind w:left="6838" w:hanging="180"/>
      </w:pPr>
    </w:lvl>
  </w:abstractNum>
  <w:abstractNum w:abstractNumId="38">
    <w:nsid w:val="64D50CE1"/>
    <w:multiLevelType w:val="hybridMultilevel"/>
    <w:tmpl w:val="9766C3D2"/>
    <w:lvl w:ilvl="0" w:tplc="BC663180">
      <w:start w:val="1"/>
      <w:numFmt w:val="decimal"/>
      <w:lvlText w:val="%1)"/>
      <w:lvlJc w:val="left"/>
      <w:pPr>
        <w:ind w:left="1133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04210019">
      <w:start w:val="1"/>
      <w:numFmt w:val="lowerLetter"/>
      <w:lvlText w:val="%2."/>
      <w:lvlJc w:val="left"/>
      <w:pPr>
        <w:ind w:left="1133"/>
      </w:pPr>
      <w:rPr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8D62742E">
      <w:start w:val="1"/>
      <w:numFmt w:val="lowerRoman"/>
      <w:lvlText w:val="%3"/>
      <w:lvlJc w:val="left"/>
      <w:pPr>
        <w:ind w:left="15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694268C0">
      <w:start w:val="1"/>
      <w:numFmt w:val="decimal"/>
      <w:lvlText w:val="%4"/>
      <w:lvlJc w:val="left"/>
      <w:pPr>
        <w:ind w:left="22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0E1A4376">
      <w:start w:val="1"/>
      <w:numFmt w:val="lowerLetter"/>
      <w:lvlText w:val="%5"/>
      <w:lvlJc w:val="left"/>
      <w:pPr>
        <w:ind w:left="294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739CB64A">
      <w:start w:val="1"/>
      <w:numFmt w:val="lowerRoman"/>
      <w:lvlText w:val="%6"/>
      <w:lvlJc w:val="left"/>
      <w:pPr>
        <w:ind w:left="366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C7A6C166">
      <w:start w:val="1"/>
      <w:numFmt w:val="decimal"/>
      <w:lvlText w:val="%7"/>
      <w:lvlJc w:val="left"/>
      <w:pPr>
        <w:ind w:left="43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FFBA0AA4">
      <w:start w:val="1"/>
      <w:numFmt w:val="lowerLetter"/>
      <w:lvlText w:val="%8"/>
      <w:lvlJc w:val="left"/>
      <w:pPr>
        <w:ind w:left="51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9872E094">
      <w:start w:val="1"/>
      <w:numFmt w:val="lowerRoman"/>
      <w:lvlText w:val="%9"/>
      <w:lvlJc w:val="left"/>
      <w:pPr>
        <w:ind w:left="58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9">
    <w:nsid w:val="654025CA"/>
    <w:multiLevelType w:val="hybridMultilevel"/>
    <w:tmpl w:val="CED07790"/>
    <w:lvl w:ilvl="0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200"/>
        </w:tabs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920"/>
        </w:tabs>
        <w:ind w:left="7920" w:hanging="360"/>
      </w:pPr>
      <w:rPr>
        <w:rFonts w:ascii="Wingdings" w:hAnsi="Wingdings" w:hint="default"/>
      </w:rPr>
    </w:lvl>
  </w:abstractNum>
  <w:abstractNum w:abstractNumId="40">
    <w:nsid w:val="667D1755"/>
    <w:multiLevelType w:val="hybridMultilevel"/>
    <w:tmpl w:val="E2E0482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681B2D8F"/>
    <w:multiLevelType w:val="hybridMultilevel"/>
    <w:tmpl w:val="BD2CE6A0"/>
    <w:lvl w:ilvl="0" w:tplc="40BAAD48">
      <w:start w:val="1"/>
      <w:numFmt w:val="upperLetter"/>
      <w:lvlText w:val="%1."/>
      <w:lvlJc w:val="left"/>
      <w:pPr>
        <w:ind w:left="655" w:hanging="435"/>
      </w:pPr>
      <w:rPr>
        <w:rFonts w:hint="default"/>
        <w:color w:val="auto"/>
        <w:u w:val="none"/>
      </w:rPr>
    </w:lvl>
    <w:lvl w:ilvl="1" w:tplc="04210019" w:tentative="1">
      <w:start w:val="1"/>
      <w:numFmt w:val="lowerLetter"/>
      <w:lvlText w:val="%2."/>
      <w:lvlJc w:val="left"/>
      <w:pPr>
        <w:ind w:left="1300" w:hanging="360"/>
      </w:pPr>
    </w:lvl>
    <w:lvl w:ilvl="2" w:tplc="0421001B" w:tentative="1">
      <w:start w:val="1"/>
      <w:numFmt w:val="lowerRoman"/>
      <w:lvlText w:val="%3."/>
      <w:lvlJc w:val="right"/>
      <w:pPr>
        <w:ind w:left="2020" w:hanging="180"/>
      </w:pPr>
    </w:lvl>
    <w:lvl w:ilvl="3" w:tplc="0421000F" w:tentative="1">
      <w:start w:val="1"/>
      <w:numFmt w:val="decimal"/>
      <w:lvlText w:val="%4."/>
      <w:lvlJc w:val="left"/>
      <w:pPr>
        <w:ind w:left="2740" w:hanging="360"/>
      </w:pPr>
    </w:lvl>
    <w:lvl w:ilvl="4" w:tplc="04210019" w:tentative="1">
      <w:start w:val="1"/>
      <w:numFmt w:val="lowerLetter"/>
      <w:lvlText w:val="%5."/>
      <w:lvlJc w:val="left"/>
      <w:pPr>
        <w:ind w:left="3460" w:hanging="360"/>
      </w:pPr>
    </w:lvl>
    <w:lvl w:ilvl="5" w:tplc="0421001B" w:tentative="1">
      <w:start w:val="1"/>
      <w:numFmt w:val="lowerRoman"/>
      <w:lvlText w:val="%6."/>
      <w:lvlJc w:val="right"/>
      <w:pPr>
        <w:ind w:left="4180" w:hanging="180"/>
      </w:pPr>
    </w:lvl>
    <w:lvl w:ilvl="6" w:tplc="0421000F" w:tentative="1">
      <w:start w:val="1"/>
      <w:numFmt w:val="decimal"/>
      <w:lvlText w:val="%7."/>
      <w:lvlJc w:val="left"/>
      <w:pPr>
        <w:ind w:left="4900" w:hanging="360"/>
      </w:pPr>
    </w:lvl>
    <w:lvl w:ilvl="7" w:tplc="04210019" w:tentative="1">
      <w:start w:val="1"/>
      <w:numFmt w:val="lowerLetter"/>
      <w:lvlText w:val="%8."/>
      <w:lvlJc w:val="left"/>
      <w:pPr>
        <w:ind w:left="5620" w:hanging="360"/>
      </w:pPr>
    </w:lvl>
    <w:lvl w:ilvl="8" w:tplc="0421001B" w:tentative="1">
      <w:start w:val="1"/>
      <w:numFmt w:val="lowerRoman"/>
      <w:lvlText w:val="%9."/>
      <w:lvlJc w:val="right"/>
      <w:pPr>
        <w:ind w:left="6340" w:hanging="180"/>
      </w:pPr>
    </w:lvl>
  </w:abstractNum>
  <w:abstractNum w:abstractNumId="42">
    <w:nsid w:val="6DC26D8D"/>
    <w:multiLevelType w:val="hybridMultilevel"/>
    <w:tmpl w:val="0E58B974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6E0E6E4E"/>
    <w:multiLevelType w:val="hybridMultilevel"/>
    <w:tmpl w:val="EBC8F43C"/>
    <w:lvl w:ilvl="0" w:tplc="C5A85B4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>
    <w:nsid w:val="701362B2"/>
    <w:multiLevelType w:val="hybridMultilevel"/>
    <w:tmpl w:val="FFFFFFFF"/>
    <w:lvl w:ilvl="0" w:tplc="071C1242">
      <w:start w:val="1"/>
      <w:numFmt w:val="lowerLetter"/>
      <w:lvlText w:val="%1)"/>
      <w:lvlJc w:val="left"/>
      <w:pPr>
        <w:ind w:left="1133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C0562A42">
      <w:start w:val="1"/>
      <w:numFmt w:val="lowerLetter"/>
      <w:lvlText w:val="%2)"/>
      <w:lvlJc w:val="left"/>
      <w:pPr>
        <w:ind w:left="156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784695F2">
      <w:start w:val="1"/>
      <w:numFmt w:val="lowerRoman"/>
      <w:lvlText w:val="%3"/>
      <w:lvlJc w:val="left"/>
      <w:pPr>
        <w:ind w:left="17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ED3A75C6">
      <w:start w:val="1"/>
      <w:numFmt w:val="decimal"/>
      <w:lvlText w:val="%4"/>
      <w:lvlJc w:val="left"/>
      <w:pPr>
        <w:ind w:left="24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C82E3A24">
      <w:start w:val="1"/>
      <w:numFmt w:val="lowerLetter"/>
      <w:lvlText w:val="%5"/>
      <w:lvlJc w:val="left"/>
      <w:pPr>
        <w:ind w:left="31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F75E6492">
      <w:start w:val="1"/>
      <w:numFmt w:val="lowerRoman"/>
      <w:lvlText w:val="%6"/>
      <w:lvlJc w:val="left"/>
      <w:pPr>
        <w:ind w:left="38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A1C22518">
      <w:start w:val="1"/>
      <w:numFmt w:val="decimal"/>
      <w:lvlText w:val="%7"/>
      <w:lvlJc w:val="left"/>
      <w:pPr>
        <w:ind w:left="46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8EE6B222">
      <w:start w:val="1"/>
      <w:numFmt w:val="lowerLetter"/>
      <w:lvlText w:val="%8"/>
      <w:lvlJc w:val="left"/>
      <w:pPr>
        <w:ind w:left="53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603EC870">
      <w:start w:val="1"/>
      <w:numFmt w:val="lowerRoman"/>
      <w:lvlText w:val="%9"/>
      <w:lvlJc w:val="left"/>
      <w:pPr>
        <w:ind w:left="60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45">
    <w:nsid w:val="702E737F"/>
    <w:multiLevelType w:val="hybridMultilevel"/>
    <w:tmpl w:val="FFFFFFFF"/>
    <w:lvl w:ilvl="0" w:tplc="56240DBE">
      <w:start w:val="1"/>
      <w:numFmt w:val="lowerLetter"/>
      <w:lvlText w:val="%1."/>
      <w:lvlJc w:val="left"/>
      <w:pPr>
        <w:ind w:left="7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AD0C4068">
      <w:start w:val="1"/>
      <w:numFmt w:val="lowerLetter"/>
      <w:lvlText w:val="%2"/>
      <w:lvlJc w:val="left"/>
      <w:pPr>
        <w:ind w:left="14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578C0B46">
      <w:start w:val="1"/>
      <w:numFmt w:val="lowerRoman"/>
      <w:lvlText w:val="%3"/>
      <w:lvlJc w:val="left"/>
      <w:pPr>
        <w:ind w:left="21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B64882F0">
      <w:start w:val="1"/>
      <w:numFmt w:val="decimal"/>
      <w:lvlText w:val="%4"/>
      <w:lvlJc w:val="left"/>
      <w:pPr>
        <w:ind w:left="28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A0742594">
      <w:start w:val="1"/>
      <w:numFmt w:val="lowerLetter"/>
      <w:lvlText w:val="%5"/>
      <w:lvlJc w:val="left"/>
      <w:pPr>
        <w:ind w:left="36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084E1394">
      <w:start w:val="1"/>
      <w:numFmt w:val="lowerRoman"/>
      <w:lvlText w:val="%6"/>
      <w:lvlJc w:val="left"/>
      <w:pPr>
        <w:ind w:left="43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6FA22E18">
      <w:start w:val="1"/>
      <w:numFmt w:val="decimal"/>
      <w:lvlText w:val="%7"/>
      <w:lvlJc w:val="left"/>
      <w:pPr>
        <w:ind w:left="50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D8224C54">
      <w:start w:val="1"/>
      <w:numFmt w:val="lowerLetter"/>
      <w:lvlText w:val="%8"/>
      <w:lvlJc w:val="left"/>
      <w:pPr>
        <w:ind w:left="57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8C121D9E">
      <w:start w:val="1"/>
      <w:numFmt w:val="lowerRoman"/>
      <w:lvlText w:val="%9"/>
      <w:lvlJc w:val="left"/>
      <w:pPr>
        <w:ind w:left="64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46">
    <w:nsid w:val="725B6A01"/>
    <w:multiLevelType w:val="hybridMultilevel"/>
    <w:tmpl w:val="FFFFFFFF"/>
    <w:lvl w:ilvl="0" w:tplc="12B29526">
      <w:start w:val="1"/>
      <w:numFmt w:val="decimal"/>
      <w:lvlText w:val="%1."/>
      <w:lvlJc w:val="left"/>
      <w:pPr>
        <w:ind w:left="85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65C0D1A0">
      <w:start w:val="1"/>
      <w:numFmt w:val="lowerLetter"/>
      <w:lvlText w:val="%2"/>
      <w:lvlJc w:val="left"/>
      <w:pPr>
        <w:ind w:left="15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A7DC547A">
      <w:start w:val="1"/>
      <w:numFmt w:val="lowerRoman"/>
      <w:lvlText w:val="%3"/>
      <w:lvlJc w:val="left"/>
      <w:pPr>
        <w:ind w:left="22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2C8675C8">
      <w:start w:val="1"/>
      <w:numFmt w:val="decimal"/>
      <w:lvlText w:val="%4"/>
      <w:lvlJc w:val="left"/>
      <w:pPr>
        <w:ind w:left="294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1C729A6C">
      <w:start w:val="1"/>
      <w:numFmt w:val="lowerLetter"/>
      <w:lvlText w:val="%5"/>
      <w:lvlJc w:val="left"/>
      <w:pPr>
        <w:ind w:left="366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933AA5E4">
      <w:start w:val="1"/>
      <w:numFmt w:val="lowerRoman"/>
      <w:lvlText w:val="%6"/>
      <w:lvlJc w:val="left"/>
      <w:pPr>
        <w:ind w:left="43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97B2061C">
      <w:start w:val="1"/>
      <w:numFmt w:val="decimal"/>
      <w:lvlText w:val="%7"/>
      <w:lvlJc w:val="left"/>
      <w:pPr>
        <w:ind w:left="51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B0E8577A">
      <w:start w:val="1"/>
      <w:numFmt w:val="lowerLetter"/>
      <w:lvlText w:val="%8"/>
      <w:lvlJc w:val="left"/>
      <w:pPr>
        <w:ind w:left="58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3F10C670">
      <w:start w:val="1"/>
      <w:numFmt w:val="lowerRoman"/>
      <w:lvlText w:val="%9"/>
      <w:lvlJc w:val="left"/>
      <w:pPr>
        <w:ind w:left="654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47">
    <w:nsid w:val="737825E8"/>
    <w:multiLevelType w:val="hybridMultilevel"/>
    <w:tmpl w:val="08585710"/>
    <w:lvl w:ilvl="0" w:tplc="B12C966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>
    <w:nsid w:val="746504A7"/>
    <w:multiLevelType w:val="hybridMultilevel"/>
    <w:tmpl w:val="FFFFFFFF"/>
    <w:lvl w:ilvl="0" w:tplc="4F3C30BA">
      <w:start w:val="1"/>
      <w:numFmt w:val="decimal"/>
      <w:lvlText w:val="%1."/>
      <w:lvlJc w:val="left"/>
      <w:pPr>
        <w:ind w:left="7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CDE449BC">
      <w:start w:val="1"/>
      <w:numFmt w:val="lowerLetter"/>
      <w:lvlText w:val="%2"/>
      <w:lvlJc w:val="left"/>
      <w:pPr>
        <w:ind w:left="14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4710963C">
      <w:start w:val="1"/>
      <w:numFmt w:val="lowerRoman"/>
      <w:lvlText w:val="%3"/>
      <w:lvlJc w:val="left"/>
      <w:pPr>
        <w:ind w:left="21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EA544A7E">
      <w:start w:val="1"/>
      <w:numFmt w:val="decimal"/>
      <w:lvlText w:val="%4"/>
      <w:lvlJc w:val="left"/>
      <w:pPr>
        <w:ind w:left="28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3080F18A">
      <w:start w:val="1"/>
      <w:numFmt w:val="lowerLetter"/>
      <w:lvlText w:val="%5"/>
      <w:lvlJc w:val="left"/>
      <w:pPr>
        <w:ind w:left="36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D528014A">
      <w:start w:val="1"/>
      <w:numFmt w:val="lowerRoman"/>
      <w:lvlText w:val="%6"/>
      <w:lvlJc w:val="left"/>
      <w:pPr>
        <w:ind w:left="43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F3B88224">
      <w:start w:val="1"/>
      <w:numFmt w:val="decimal"/>
      <w:lvlText w:val="%7"/>
      <w:lvlJc w:val="left"/>
      <w:pPr>
        <w:ind w:left="50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46580CC2">
      <w:start w:val="1"/>
      <w:numFmt w:val="lowerLetter"/>
      <w:lvlText w:val="%8"/>
      <w:lvlJc w:val="left"/>
      <w:pPr>
        <w:ind w:left="57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F4C6EE7E">
      <w:start w:val="1"/>
      <w:numFmt w:val="lowerRoman"/>
      <w:lvlText w:val="%9"/>
      <w:lvlJc w:val="left"/>
      <w:pPr>
        <w:ind w:left="64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49">
    <w:nsid w:val="770E19A0"/>
    <w:multiLevelType w:val="hybridMultilevel"/>
    <w:tmpl w:val="FFFFFFFF"/>
    <w:lvl w:ilvl="0" w:tplc="6E6E07F8">
      <w:start w:val="1"/>
      <w:numFmt w:val="decimal"/>
      <w:lvlText w:val="%1."/>
      <w:lvlJc w:val="left"/>
      <w:pPr>
        <w:ind w:left="85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F18E92F2">
      <w:start w:val="1"/>
      <w:numFmt w:val="lowerLetter"/>
      <w:lvlText w:val="%2"/>
      <w:lvlJc w:val="left"/>
      <w:pPr>
        <w:ind w:left="122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EA9C132E">
      <w:start w:val="1"/>
      <w:numFmt w:val="lowerRoman"/>
      <w:lvlText w:val="%3"/>
      <w:lvlJc w:val="left"/>
      <w:pPr>
        <w:ind w:left="194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2EFAA26C">
      <w:start w:val="1"/>
      <w:numFmt w:val="decimal"/>
      <w:lvlText w:val="%4"/>
      <w:lvlJc w:val="left"/>
      <w:pPr>
        <w:ind w:left="266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9BCEC530">
      <w:start w:val="1"/>
      <w:numFmt w:val="lowerLetter"/>
      <w:lvlText w:val="%5"/>
      <w:lvlJc w:val="left"/>
      <w:pPr>
        <w:ind w:left="338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5BDA1B92">
      <w:start w:val="1"/>
      <w:numFmt w:val="lowerRoman"/>
      <w:lvlText w:val="%6"/>
      <w:lvlJc w:val="left"/>
      <w:pPr>
        <w:ind w:left="410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FC24BD24">
      <w:start w:val="1"/>
      <w:numFmt w:val="decimal"/>
      <w:lvlText w:val="%7"/>
      <w:lvlJc w:val="left"/>
      <w:pPr>
        <w:ind w:left="482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9788C966">
      <w:start w:val="1"/>
      <w:numFmt w:val="lowerLetter"/>
      <w:lvlText w:val="%8"/>
      <w:lvlJc w:val="left"/>
      <w:pPr>
        <w:ind w:left="554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D1F4FDFC">
      <w:start w:val="1"/>
      <w:numFmt w:val="lowerRoman"/>
      <w:lvlText w:val="%9"/>
      <w:lvlJc w:val="left"/>
      <w:pPr>
        <w:ind w:left="626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num w:numId="1">
    <w:abstractNumId w:val="48"/>
  </w:num>
  <w:num w:numId="2">
    <w:abstractNumId w:val="11"/>
  </w:num>
  <w:num w:numId="3">
    <w:abstractNumId w:val="46"/>
  </w:num>
  <w:num w:numId="4">
    <w:abstractNumId w:val="8"/>
  </w:num>
  <w:num w:numId="5">
    <w:abstractNumId w:val="10"/>
  </w:num>
  <w:num w:numId="6">
    <w:abstractNumId w:val="3"/>
  </w:num>
  <w:num w:numId="7">
    <w:abstractNumId w:val="15"/>
  </w:num>
  <w:num w:numId="8">
    <w:abstractNumId w:val="38"/>
  </w:num>
  <w:num w:numId="9">
    <w:abstractNumId w:val="44"/>
  </w:num>
  <w:num w:numId="10">
    <w:abstractNumId w:val="49"/>
  </w:num>
  <w:num w:numId="11">
    <w:abstractNumId w:val="12"/>
  </w:num>
  <w:num w:numId="12">
    <w:abstractNumId w:val="25"/>
  </w:num>
  <w:num w:numId="13">
    <w:abstractNumId w:val="45"/>
  </w:num>
  <w:num w:numId="14">
    <w:abstractNumId w:val="5"/>
  </w:num>
  <w:num w:numId="15">
    <w:abstractNumId w:val="42"/>
  </w:num>
  <w:num w:numId="16">
    <w:abstractNumId w:val="17"/>
  </w:num>
  <w:num w:numId="17">
    <w:abstractNumId w:val="22"/>
  </w:num>
  <w:num w:numId="18">
    <w:abstractNumId w:val="33"/>
  </w:num>
  <w:num w:numId="19">
    <w:abstractNumId w:val="18"/>
  </w:num>
  <w:num w:numId="20">
    <w:abstractNumId w:val="39"/>
  </w:num>
  <w:num w:numId="21">
    <w:abstractNumId w:val="27"/>
  </w:num>
  <w:num w:numId="22">
    <w:abstractNumId w:val="1"/>
  </w:num>
  <w:num w:numId="23">
    <w:abstractNumId w:val="24"/>
  </w:num>
  <w:num w:numId="24">
    <w:abstractNumId w:val="34"/>
  </w:num>
  <w:num w:numId="25">
    <w:abstractNumId w:val="23"/>
  </w:num>
  <w:num w:numId="26">
    <w:abstractNumId w:val="31"/>
  </w:num>
  <w:num w:numId="27">
    <w:abstractNumId w:val="20"/>
  </w:num>
  <w:num w:numId="28">
    <w:abstractNumId w:val="14"/>
  </w:num>
  <w:num w:numId="29">
    <w:abstractNumId w:val="43"/>
  </w:num>
  <w:num w:numId="30">
    <w:abstractNumId w:val="32"/>
  </w:num>
  <w:num w:numId="31">
    <w:abstractNumId w:val="28"/>
  </w:num>
  <w:num w:numId="32">
    <w:abstractNumId w:val="16"/>
  </w:num>
  <w:num w:numId="33">
    <w:abstractNumId w:val="36"/>
  </w:num>
  <w:num w:numId="34">
    <w:abstractNumId w:val="47"/>
  </w:num>
  <w:num w:numId="35">
    <w:abstractNumId w:val="21"/>
  </w:num>
  <w:num w:numId="36">
    <w:abstractNumId w:val="40"/>
  </w:num>
  <w:num w:numId="37">
    <w:abstractNumId w:val="13"/>
  </w:num>
  <w:num w:numId="38">
    <w:abstractNumId w:val="6"/>
  </w:num>
  <w:num w:numId="39">
    <w:abstractNumId w:val="19"/>
  </w:num>
  <w:num w:numId="40">
    <w:abstractNumId w:val="7"/>
  </w:num>
  <w:num w:numId="41">
    <w:abstractNumId w:val="26"/>
  </w:num>
  <w:num w:numId="42">
    <w:abstractNumId w:val="30"/>
  </w:num>
  <w:num w:numId="43">
    <w:abstractNumId w:val="41"/>
  </w:num>
  <w:num w:numId="44">
    <w:abstractNumId w:val="4"/>
  </w:num>
  <w:num w:numId="45">
    <w:abstractNumId w:val="29"/>
  </w:num>
  <w:num w:numId="46">
    <w:abstractNumId w:val="2"/>
  </w:num>
  <w:num w:numId="47">
    <w:abstractNumId w:val="9"/>
  </w:num>
  <w:num w:numId="48">
    <w:abstractNumId w:val="37"/>
  </w:num>
  <w:num w:numId="49">
    <w:abstractNumId w:val="0"/>
  </w:num>
  <w:num w:numId="50">
    <w:abstractNumId w:val="3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0"/>
  <w:hideSpellingErrors/>
  <w:hideGrammaticalError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12BFE"/>
    <w:rsid w:val="00010C33"/>
    <w:rsid w:val="00012303"/>
    <w:rsid w:val="00012FB0"/>
    <w:rsid w:val="00016103"/>
    <w:rsid w:val="000250E9"/>
    <w:rsid w:val="00036683"/>
    <w:rsid w:val="0004001F"/>
    <w:rsid w:val="0004116B"/>
    <w:rsid w:val="00041641"/>
    <w:rsid w:val="000417A9"/>
    <w:rsid w:val="00043BA6"/>
    <w:rsid w:val="00044794"/>
    <w:rsid w:val="00052F42"/>
    <w:rsid w:val="000600CD"/>
    <w:rsid w:val="000603F6"/>
    <w:rsid w:val="000616F3"/>
    <w:rsid w:val="0006343F"/>
    <w:rsid w:val="00067951"/>
    <w:rsid w:val="00073093"/>
    <w:rsid w:val="00075EC2"/>
    <w:rsid w:val="00086E8A"/>
    <w:rsid w:val="00087B0A"/>
    <w:rsid w:val="000927B6"/>
    <w:rsid w:val="000A13AF"/>
    <w:rsid w:val="000B037D"/>
    <w:rsid w:val="000B4DD1"/>
    <w:rsid w:val="000B67DE"/>
    <w:rsid w:val="000D1569"/>
    <w:rsid w:val="000D3391"/>
    <w:rsid w:val="000D7144"/>
    <w:rsid w:val="000D782C"/>
    <w:rsid w:val="000E158C"/>
    <w:rsid w:val="000F54B4"/>
    <w:rsid w:val="00102E1C"/>
    <w:rsid w:val="00114AE4"/>
    <w:rsid w:val="001363FF"/>
    <w:rsid w:val="00136678"/>
    <w:rsid w:val="00141803"/>
    <w:rsid w:val="00144E3D"/>
    <w:rsid w:val="0015644E"/>
    <w:rsid w:val="001569EB"/>
    <w:rsid w:val="001756EE"/>
    <w:rsid w:val="001864B4"/>
    <w:rsid w:val="00192E51"/>
    <w:rsid w:val="00193913"/>
    <w:rsid w:val="00197567"/>
    <w:rsid w:val="001B69EE"/>
    <w:rsid w:val="001D6DE6"/>
    <w:rsid w:val="001E265C"/>
    <w:rsid w:val="001F1225"/>
    <w:rsid w:val="00212941"/>
    <w:rsid w:val="00215643"/>
    <w:rsid w:val="002322EA"/>
    <w:rsid w:val="00237213"/>
    <w:rsid w:val="00244BB5"/>
    <w:rsid w:val="00246321"/>
    <w:rsid w:val="002534FD"/>
    <w:rsid w:val="00255C7D"/>
    <w:rsid w:val="00263CDC"/>
    <w:rsid w:val="00272564"/>
    <w:rsid w:val="002818BB"/>
    <w:rsid w:val="002861E5"/>
    <w:rsid w:val="002913BE"/>
    <w:rsid w:val="00292C11"/>
    <w:rsid w:val="00295082"/>
    <w:rsid w:val="002A2818"/>
    <w:rsid w:val="002A527D"/>
    <w:rsid w:val="002A56A6"/>
    <w:rsid w:val="002B1713"/>
    <w:rsid w:val="002C115F"/>
    <w:rsid w:val="002F0895"/>
    <w:rsid w:val="00301137"/>
    <w:rsid w:val="003053A8"/>
    <w:rsid w:val="00307EAC"/>
    <w:rsid w:val="003119B0"/>
    <w:rsid w:val="0032192C"/>
    <w:rsid w:val="00321A44"/>
    <w:rsid w:val="00344DE6"/>
    <w:rsid w:val="00350951"/>
    <w:rsid w:val="0036186C"/>
    <w:rsid w:val="00366526"/>
    <w:rsid w:val="0037166B"/>
    <w:rsid w:val="00371C24"/>
    <w:rsid w:val="00375A74"/>
    <w:rsid w:val="00386E0A"/>
    <w:rsid w:val="00392AE8"/>
    <w:rsid w:val="00392D61"/>
    <w:rsid w:val="003938B5"/>
    <w:rsid w:val="00397867"/>
    <w:rsid w:val="003B1E4E"/>
    <w:rsid w:val="003B3F2D"/>
    <w:rsid w:val="003B471D"/>
    <w:rsid w:val="003B7733"/>
    <w:rsid w:val="003C1B81"/>
    <w:rsid w:val="003C45DD"/>
    <w:rsid w:val="003C7754"/>
    <w:rsid w:val="003D320B"/>
    <w:rsid w:val="003D6A61"/>
    <w:rsid w:val="004006B5"/>
    <w:rsid w:val="00412327"/>
    <w:rsid w:val="004172F3"/>
    <w:rsid w:val="00422750"/>
    <w:rsid w:val="00423B15"/>
    <w:rsid w:val="00425B06"/>
    <w:rsid w:val="004320C0"/>
    <w:rsid w:val="00437EF1"/>
    <w:rsid w:val="0044435D"/>
    <w:rsid w:val="004460D5"/>
    <w:rsid w:val="004510D3"/>
    <w:rsid w:val="00455792"/>
    <w:rsid w:val="00480900"/>
    <w:rsid w:val="004A27AA"/>
    <w:rsid w:val="004A287F"/>
    <w:rsid w:val="004A4A41"/>
    <w:rsid w:val="004D16FE"/>
    <w:rsid w:val="004D68B7"/>
    <w:rsid w:val="004D6990"/>
    <w:rsid w:val="004D7ADD"/>
    <w:rsid w:val="004D7E8E"/>
    <w:rsid w:val="0050219C"/>
    <w:rsid w:val="00507D6F"/>
    <w:rsid w:val="00521DE2"/>
    <w:rsid w:val="0053616F"/>
    <w:rsid w:val="0054062A"/>
    <w:rsid w:val="00545FAD"/>
    <w:rsid w:val="00553664"/>
    <w:rsid w:val="00557FD9"/>
    <w:rsid w:val="005602EF"/>
    <w:rsid w:val="00567169"/>
    <w:rsid w:val="00571C0C"/>
    <w:rsid w:val="00581A96"/>
    <w:rsid w:val="005925B9"/>
    <w:rsid w:val="005A41B0"/>
    <w:rsid w:val="005B0FF4"/>
    <w:rsid w:val="005B36B8"/>
    <w:rsid w:val="005B5E84"/>
    <w:rsid w:val="005B6AA8"/>
    <w:rsid w:val="005B6F28"/>
    <w:rsid w:val="005B764B"/>
    <w:rsid w:val="005C0713"/>
    <w:rsid w:val="005C225D"/>
    <w:rsid w:val="005C23C4"/>
    <w:rsid w:val="005E4AC6"/>
    <w:rsid w:val="006131B3"/>
    <w:rsid w:val="0061490D"/>
    <w:rsid w:val="006171D0"/>
    <w:rsid w:val="00637D37"/>
    <w:rsid w:val="006427C8"/>
    <w:rsid w:val="006460AD"/>
    <w:rsid w:val="00646330"/>
    <w:rsid w:val="00661754"/>
    <w:rsid w:val="0066698C"/>
    <w:rsid w:val="006718FF"/>
    <w:rsid w:val="0069148F"/>
    <w:rsid w:val="006927BC"/>
    <w:rsid w:val="00693B36"/>
    <w:rsid w:val="00694442"/>
    <w:rsid w:val="00694B56"/>
    <w:rsid w:val="006A695C"/>
    <w:rsid w:val="006B6052"/>
    <w:rsid w:val="006C1D68"/>
    <w:rsid w:val="006C5E07"/>
    <w:rsid w:val="006D1052"/>
    <w:rsid w:val="006E1FDD"/>
    <w:rsid w:val="006F0EEB"/>
    <w:rsid w:val="006F6FE5"/>
    <w:rsid w:val="00700C89"/>
    <w:rsid w:val="0070205E"/>
    <w:rsid w:val="00703091"/>
    <w:rsid w:val="00704BDB"/>
    <w:rsid w:val="0070551C"/>
    <w:rsid w:val="00713C97"/>
    <w:rsid w:val="00713F18"/>
    <w:rsid w:val="00742A25"/>
    <w:rsid w:val="00747F0E"/>
    <w:rsid w:val="00751795"/>
    <w:rsid w:val="0075447C"/>
    <w:rsid w:val="00764207"/>
    <w:rsid w:val="00767163"/>
    <w:rsid w:val="00767D22"/>
    <w:rsid w:val="00774B1B"/>
    <w:rsid w:val="00790B22"/>
    <w:rsid w:val="00796C05"/>
    <w:rsid w:val="007A1386"/>
    <w:rsid w:val="007A3337"/>
    <w:rsid w:val="007A6C0F"/>
    <w:rsid w:val="007B00DC"/>
    <w:rsid w:val="007B0455"/>
    <w:rsid w:val="007B145A"/>
    <w:rsid w:val="007B39F1"/>
    <w:rsid w:val="007C4267"/>
    <w:rsid w:val="007D3D95"/>
    <w:rsid w:val="007E03BC"/>
    <w:rsid w:val="007E5B1E"/>
    <w:rsid w:val="008034D2"/>
    <w:rsid w:val="008137DF"/>
    <w:rsid w:val="00815202"/>
    <w:rsid w:val="00815E78"/>
    <w:rsid w:val="008222F0"/>
    <w:rsid w:val="008265C3"/>
    <w:rsid w:val="008319FB"/>
    <w:rsid w:val="008321B4"/>
    <w:rsid w:val="0083287E"/>
    <w:rsid w:val="00833418"/>
    <w:rsid w:val="0084245F"/>
    <w:rsid w:val="00842F8D"/>
    <w:rsid w:val="00857B52"/>
    <w:rsid w:val="0086385F"/>
    <w:rsid w:val="0087001D"/>
    <w:rsid w:val="00870449"/>
    <w:rsid w:val="00873655"/>
    <w:rsid w:val="00882666"/>
    <w:rsid w:val="00883206"/>
    <w:rsid w:val="008842C0"/>
    <w:rsid w:val="00884C20"/>
    <w:rsid w:val="00886D42"/>
    <w:rsid w:val="0089183C"/>
    <w:rsid w:val="00895549"/>
    <w:rsid w:val="008A65D4"/>
    <w:rsid w:val="008C40B5"/>
    <w:rsid w:val="008C72B6"/>
    <w:rsid w:val="008D08EB"/>
    <w:rsid w:val="008D2AC4"/>
    <w:rsid w:val="008F62EC"/>
    <w:rsid w:val="00912BFE"/>
    <w:rsid w:val="00925B4F"/>
    <w:rsid w:val="00925BBC"/>
    <w:rsid w:val="009278E6"/>
    <w:rsid w:val="00933D62"/>
    <w:rsid w:val="00936F6B"/>
    <w:rsid w:val="00940E02"/>
    <w:rsid w:val="0094129B"/>
    <w:rsid w:val="00942388"/>
    <w:rsid w:val="009447F2"/>
    <w:rsid w:val="00944A61"/>
    <w:rsid w:val="00953178"/>
    <w:rsid w:val="0096531B"/>
    <w:rsid w:val="009756B2"/>
    <w:rsid w:val="009828FB"/>
    <w:rsid w:val="00983A36"/>
    <w:rsid w:val="00991AFE"/>
    <w:rsid w:val="009A6B98"/>
    <w:rsid w:val="009B297D"/>
    <w:rsid w:val="009C5D20"/>
    <w:rsid w:val="009C7254"/>
    <w:rsid w:val="009C750E"/>
    <w:rsid w:val="009F1266"/>
    <w:rsid w:val="00A05072"/>
    <w:rsid w:val="00A0558D"/>
    <w:rsid w:val="00A156F6"/>
    <w:rsid w:val="00A23D16"/>
    <w:rsid w:val="00A34277"/>
    <w:rsid w:val="00A3524B"/>
    <w:rsid w:val="00A423E9"/>
    <w:rsid w:val="00A473F1"/>
    <w:rsid w:val="00A56146"/>
    <w:rsid w:val="00A61E5B"/>
    <w:rsid w:val="00A72551"/>
    <w:rsid w:val="00A75346"/>
    <w:rsid w:val="00A76260"/>
    <w:rsid w:val="00A828B4"/>
    <w:rsid w:val="00A845EC"/>
    <w:rsid w:val="00A915D5"/>
    <w:rsid w:val="00AB6591"/>
    <w:rsid w:val="00AB67B3"/>
    <w:rsid w:val="00AD05A8"/>
    <w:rsid w:val="00AE1322"/>
    <w:rsid w:val="00AF101C"/>
    <w:rsid w:val="00AF3950"/>
    <w:rsid w:val="00AF44A2"/>
    <w:rsid w:val="00AF5F33"/>
    <w:rsid w:val="00AF7199"/>
    <w:rsid w:val="00AF72C1"/>
    <w:rsid w:val="00B069E3"/>
    <w:rsid w:val="00B06D6C"/>
    <w:rsid w:val="00B1089D"/>
    <w:rsid w:val="00B1123A"/>
    <w:rsid w:val="00B11B36"/>
    <w:rsid w:val="00B32B0B"/>
    <w:rsid w:val="00B42350"/>
    <w:rsid w:val="00B515C5"/>
    <w:rsid w:val="00B57A02"/>
    <w:rsid w:val="00B57BFC"/>
    <w:rsid w:val="00B80FC0"/>
    <w:rsid w:val="00BA2F4E"/>
    <w:rsid w:val="00BA6777"/>
    <w:rsid w:val="00BB32A3"/>
    <w:rsid w:val="00BB6943"/>
    <w:rsid w:val="00BC1BA6"/>
    <w:rsid w:val="00BC63CC"/>
    <w:rsid w:val="00BD0B5C"/>
    <w:rsid w:val="00BE7189"/>
    <w:rsid w:val="00BF41B9"/>
    <w:rsid w:val="00BF4E85"/>
    <w:rsid w:val="00BF64C8"/>
    <w:rsid w:val="00C06A18"/>
    <w:rsid w:val="00C23222"/>
    <w:rsid w:val="00C2608D"/>
    <w:rsid w:val="00C47503"/>
    <w:rsid w:val="00C50200"/>
    <w:rsid w:val="00C50D41"/>
    <w:rsid w:val="00C51DF3"/>
    <w:rsid w:val="00C5471F"/>
    <w:rsid w:val="00C55393"/>
    <w:rsid w:val="00C57CCC"/>
    <w:rsid w:val="00C60EC1"/>
    <w:rsid w:val="00C62489"/>
    <w:rsid w:val="00C74BA9"/>
    <w:rsid w:val="00C82B2A"/>
    <w:rsid w:val="00C91C42"/>
    <w:rsid w:val="00C960CE"/>
    <w:rsid w:val="00CA0A1B"/>
    <w:rsid w:val="00CA2836"/>
    <w:rsid w:val="00CA47AC"/>
    <w:rsid w:val="00CA5C9B"/>
    <w:rsid w:val="00CA7969"/>
    <w:rsid w:val="00CB033A"/>
    <w:rsid w:val="00CB5450"/>
    <w:rsid w:val="00CC0397"/>
    <w:rsid w:val="00CC628A"/>
    <w:rsid w:val="00CC6945"/>
    <w:rsid w:val="00CD126F"/>
    <w:rsid w:val="00CD390B"/>
    <w:rsid w:val="00CD437C"/>
    <w:rsid w:val="00CE3681"/>
    <w:rsid w:val="00CF0B22"/>
    <w:rsid w:val="00CF14B1"/>
    <w:rsid w:val="00CF5ED7"/>
    <w:rsid w:val="00D0088A"/>
    <w:rsid w:val="00D03DC3"/>
    <w:rsid w:val="00D30805"/>
    <w:rsid w:val="00D33EF7"/>
    <w:rsid w:val="00D4499E"/>
    <w:rsid w:val="00D54BA5"/>
    <w:rsid w:val="00D6663B"/>
    <w:rsid w:val="00D7454B"/>
    <w:rsid w:val="00D802A6"/>
    <w:rsid w:val="00D82D1B"/>
    <w:rsid w:val="00D85599"/>
    <w:rsid w:val="00D87810"/>
    <w:rsid w:val="00D936C6"/>
    <w:rsid w:val="00DA74A2"/>
    <w:rsid w:val="00DB10F2"/>
    <w:rsid w:val="00DB62B1"/>
    <w:rsid w:val="00DB67E9"/>
    <w:rsid w:val="00DC0558"/>
    <w:rsid w:val="00DC136C"/>
    <w:rsid w:val="00DC240F"/>
    <w:rsid w:val="00DC7C95"/>
    <w:rsid w:val="00DD4A89"/>
    <w:rsid w:val="00DE38BE"/>
    <w:rsid w:val="00DE7D37"/>
    <w:rsid w:val="00E03531"/>
    <w:rsid w:val="00E33A66"/>
    <w:rsid w:val="00E37CFE"/>
    <w:rsid w:val="00E4154D"/>
    <w:rsid w:val="00E42B36"/>
    <w:rsid w:val="00E42F6B"/>
    <w:rsid w:val="00E56579"/>
    <w:rsid w:val="00E6023B"/>
    <w:rsid w:val="00E73EAA"/>
    <w:rsid w:val="00E87100"/>
    <w:rsid w:val="00EA6F79"/>
    <w:rsid w:val="00EB5668"/>
    <w:rsid w:val="00ED5C22"/>
    <w:rsid w:val="00EE08C4"/>
    <w:rsid w:val="00EF0334"/>
    <w:rsid w:val="00F06158"/>
    <w:rsid w:val="00F15C68"/>
    <w:rsid w:val="00F16368"/>
    <w:rsid w:val="00F167B2"/>
    <w:rsid w:val="00F30118"/>
    <w:rsid w:val="00F30E47"/>
    <w:rsid w:val="00F3430B"/>
    <w:rsid w:val="00F43E80"/>
    <w:rsid w:val="00F51268"/>
    <w:rsid w:val="00F619A4"/>
    <w:rsid w:val="00F87E97"/>
    <w:rsid w:val="00FA0993"/>
    <w:rsid w:val="00FA2088"/>
    <w:rsid w:val="00FA2679"/>
    <w:rsid w:val="00FA3A5D"/>
    <w:rsid w:val="00FA3D61"/>
    <w:rsid w:val="00FB3C3C"/>
    <w:rsid w:val="00FC6F9C"/>
    <w:rsid w:val="00FD72B9"/>
    <w:rsid w:val="00FE1CD9"/>
    <w:rsid w:val="00FE25F0"/>
    <w:rsid w:val="00FF2FCF"/>
    <w:rsid w:val="00FF46FD"/>
    <w:rsid w:val="00FF50DA"/>
    <w:rsid w:val="00FF60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082E1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2BFE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2BFE"/>
    <w:pPr>
      <w:keepNext/>
      <w:keepLines/>
      <w:spacing w:before="240" w:after="0" w:line="259" w:lineRule="auto"/>
      <w:jc w:val="center"/>
      <w:outlineLvl w:val="0"/>
    </w:pPr>
    <w:rPr>
      <w:rFonts w:ascii="Times New Roman" w:eastAsia="Times New Roman" w:hAnsi="Times New Roman"/>
      <w:b/>
      <w:sz w:val="24"/>
      <w:szCs w:val="32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B6F2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12BF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2BFE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912BFE"/>
    <w:rPr>
      <w:rFonts w:ascii="Times New Roman" w:eastAsia="Times New Roman" w:hAnsi="Times New Roman" w:cs="Times New Roman"/>
      <w:b/>
      <w:sz w:val="24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5B6F28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Heading">
    <w:name w:val="TOC Heading"/>
    <w:basedOn w:val="Heading1"/>
    <w:next w:val="Normal"/>
    <w:uiPriority w:val="39"/>
    <w:unhideWhenUsed/>
    <w:qFormat/>
    <w:rsid w:val="005B6F28"/>
    <w:pPr>
      <w:spacing w:before="480" w:line="276" w:lineRule="auto"/>
      <w:jc w:val="left"/>
      <w:outlineLvl w:val="9"/>
    </w:pPr>
    <w:rPr>
      <w:rFonts w:ascii="Cambria" w:hAnsi="Cambria"/>
      <w:bCs/>
      <w:color w:val="365F91"/>
      <w:sz w:val="28"/>
      <w:szCs w:val="28"/>
    </w:rPr>
  </w:style>
  <w:style w:type="character" w:styleId="Hyperlink">
    <w:name w:val="Hyperlink"/>
    <w:uiPriority w:val="99"/>
    <w:unhideWhenUsed/>
    <w:rsid w:val="005B6F28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5B6F28"/>
    <w:pPr>
      <w:tabs>
        <w:tab w:val="right" w:leader="dot" w:pos="7927"/>
      </w:tabs>
      <w:spacing w:after="100"/>
    </w:pPr>
    <w:rPr>
      <w:rFonts w:ascii="Times New Roman" w:hAnsi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1E265C"/>
    <w:pPr>
      <w:tabs>
        <w:tab w:val="left" w:pos="660"/>
        <w:tab w:val="right" w:leader="dot" w:pos="7927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B6F28"/>
    <w:pPr>
      <w:spacing w:after="100"/>
      <w:ind w:left="440"/>
    </w:pPr>
  </w:style>
  <w:style w:type="table" w:customStyle="1" w:styleId="TableGrid">
    <w:name w:val="TableGrid"/>
    <w:rsid w:val="0044435D"/>
    <w:pPr>
      <w:spacing w:after="0" w:line="240" w:lineRule="auto"/>
    </w:pPr>
    <w:rPr>
      <w:rFonts w:eastAsiaTheme="minorEastAsia"/>
      <w:lang w:eastAsia="zh-C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ListParagraph">
    <w:name w:val="List Paragraph"/>
    <w:aliases w:val="List Paragraph1,Body of text,List Paragraph11,List Paragraph111,sub de titre 4,ANNEX,List Paragraph2,List Paragraph1111,List Paragraph21,List Paragraph211,List Paragraph3,Colorful List - Accent 11,List Paragraph2111,List Paragraph21111"/>
    <w:basedOn w:val="Normal"/>
    <w:link w:val="ListParagraphChar"/>
    <w:uiPriority w:val="34"/>
    <w:qFormat/>
    <w:rsid w:val="0070205E"/>
    <w:pPr>
      <w:ind w:left="720"/>
      <w:contextualSpacing/>
    </w:pPr>
  </w:style>
  <w:style w:type="character" w:customStyle="1" w:styleId="ListParagraphChar">
    <w:name w:val="List Paragraph Char"/>
    <w:aliases w:val="List Paragraph1 Char,Body of text Char,List Paragraph11 Char,List Paragraph111 Char,sub de titre 4 Char,ANNEX Char,List Paragraph2 Char,List Paragraph1111 Char,List Paragraph21 Char,List Paragraph211 Char,List Paragraph3 Char"/>
    <w:link w:val="ListParagraph"/>
    <w:uiPriority w:val="34"/>
    <w:qFormat/>
    <w:locked/>
    <w:rsid w:val="00553664"/>
    <w:rPr>
      <w:rFonts w:ascii="Calibri" w:eastAsia="Calibri" w:hAnsi="Calibri" w:cs="Times New Roman"/>
    </w:rPr>
  </w:style>
  <w:style w:type="character" w:styleId="PlaceholderText">
    <w:name w:val="Placeholder Text"/>
    <w:basedOn w:val="DefaultParagraphFont"/>
    <w:uiPriority w:val="99"/>
    <w:semiHidden/>
    <w:rsid w:val="003053A8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581A9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1A96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581A9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1A96"/>
    <w:rPr>
      <w:rFonts w:ascii="Calibri" w:eastAsia="Calibri" w:hAnsi="Calibri" w:cs="Times New Roman"/>
    </w:rPr>
  </w:style>
  <w:style w:type="table" w:styleId="TableGrid0">
    <w:name w:val="Table Grid"/>
    <w:basedOn w:val="TableNormal"/>
    <w:uiPriority w:val="59"/>
    <w:rsid w:val="004510D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2BFE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2BFE"/>
    <w:pPr>
      <w:keepNext/>
      <w:keepLines/>
      <w:spacing w:before="240" w:after="0" w:line="259" w:lineRule="auto"/>
      <w:jc w:val="center"/>
      <w:outlineLvl w:val="0"/>
    </w:pPr>
    <w:rPr>
      <w:rFonts w:ascii="Times New Roman" w:eastAsia="Times New Roman" w:hAnsi="Times New Roman"/>
      <w:b/>
      <w:sz w:val="24"/>
      <w:szCs w:val="32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B6F2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12BF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2BFE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912BFE"/>
    <w:rPr>
      <w:rFonts w:ascii="Times New Roman" w:eastAsia="Times New Roman" w:hAnsi="Times New Roman" w:cs="Times New Roman"/>
      <w:b/>
      <w:sz w:val="24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5B6F28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Heading">
    <w:name w:val="TOC Heading"/>
    <w:basedOn w:val="Heading1"/>
    <w:next w:val="Normal"/>
    <w:uiPriority w:val="39"/>
    <w:unhideWhenUsed/>
    <w:qFormat/>
    <w:rsid w:val="005B6F28"/>
    <w:pPr>
      <w:spacing w:before="480" w:line="276" w:lineRule="auto"/>
      <w:jc w:val="left"/>
      <w:outlineLvl w:val="9"/>
    </w:pPr>
    <w:rPr>
      <w:rFonts w:ascii="Cambria" w:hAnsi="Cambria"/>
      <w:bCs/>
      <w:color w:val="365F91"/>
      <w:sz w:val="28"/>
      <w:szCs w:val="28"/>
    </w:rPr>
  </w:style>
  <w:style w:type="character" w:styleId="Hyperlink">
    <w:name w:val="Hyperlink"/>
    <w:uiPriority w:val="99"/>
    <w:unhideWhenUsed/>
    <w:rsid w:val="005B6F28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5B6F28"/>
    <w:pPr>
      <w:tabs>
        <w:tab w:val="right" w:leader="dot" w:pos="7927"/>
      </w:tabs>
      <w:spacing w:after="100"/>
    </w:pPr>
    <w:rPr>
      <w:rFonts w:ascii="Times New Roman" w:hAnsi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1E265C"/>
    <w:pPr>
      <w:tabs>
        <w:tab w:val="left" w:pos="660"/>
        <w:tab w:val="right" w:leader="dot" w:pos="7927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B6F28"/>
    <w:pPr>
      <w:spacing w:after="100"/>
      <w:ind w:left="440"/>
    </w:pPr>
  </w:style>
  <w:style w:type="table" w:customStyle="1" w:styleId="TableGrid">
    <w:name w:val="TableGrid"/>
    <w:rsid w:val="0044435D"/>
    <w:pPr>
      <w:spacing w:after="0" w:line="240" w:lineRule="auto"/>
    </w:pPr>
    <w:rPr>
      <w:rFonts w:eastAsiaTheme="minorEastAsia"/>
      <w:lang w:eastAsia="zh-C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ListParagraph">
    <w:name w:val="List Paragraph"/>
    <w:aliases w:val="List Paragraph1,Body of text,List Paragraph11,List Paragraph111,sub de titre 4,ANNEX,List Paragraph2,List Paragraph1111,List Paragraph21,List Paragraph211,List Paragraph3,Colorful List - Accent 11,List Paragraph2111,List Paragraph21111"/>
    <w:basedOn w:val="Normal"/>
    <w:link w:val="ListParagraphChar"/>
    <w:uiPriority w:val="34"/>
    <w:qFormat/>
    <w:rsid w:val="0070205E"/>
    <w:pPr>
      <w:ind w:left="720"/>
      <w:contextualSpacing/>
    </w:pPr>
  </w:style>
  <w:style w:type="character" w:customStyle="1" w:styleId="ListParagraphChar">
    <w:name w:val="List Paragraph Char"/>
    <w:aliases w:val="List Paragraph1 Char,Body of text Char,List Paragraph11 Char,List Paragraph111 Char,sub de titre 4 Char,ANNEX Char,List Paragraph2 Char,List Paragraph1111 Char,List Paragraph21 Char,List Paragraph211 Char,List Paragraph3 Char"/>
    <w:link w:val="ListParagraph"/>
    <w:uiPriority w:val="34"/>
    <w:qFormat/>
    <w:locked/>
    <w:rsid w:val="00553664"/>
    <w:rPr>
      <w:rFonts w:ascii="Calibri" w:eastAsia="Calibri" w:hAnsi="Calibri" w:cs="Times New Roman"/>
    </w:rPr>
  </w:style>
  <w:style w:type="character" w:styleId="PlaceholderText">
    <w:name w:val="Placeholder Text"/>
    <w:basedOn w:val="DefaultParagraphFont"/>
    <w:uiPriority w:val="99"/>
    <w:semiHidden/>
    <w:rsid w:val="003053A8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581A9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1A96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581A9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1A96"/>
    <w:rPr>
      <w:rFonts w:ascii="Calibri" w:eastAsia="Calibri" w:hAnsi="Calibri" w:cs="Times New Roman"/>
    </w:rPr>
  </w:style>
  <w:style w:type="table" w:styleId="TableGrid0">
    <w:name w:val="Table Grid"/>
    <w:basedOn w:val="TableNormal"/>
    <w:uiPriority w:val="59"/>
    <w:rsid w:val="004510D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45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1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6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8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5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5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8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7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0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3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1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3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38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73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82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94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91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53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1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8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8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49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33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34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22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6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1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93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30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97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6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53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25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8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90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02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71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1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9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7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0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19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5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2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9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92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92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4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40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75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85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20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10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42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43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39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2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78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6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0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48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77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10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95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8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96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45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4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6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79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03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74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14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9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93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4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1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05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96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86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0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47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265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43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7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3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47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13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1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87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0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77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08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09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8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062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78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5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9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7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14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14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22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70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34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48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63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34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93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99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9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6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531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9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5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4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89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76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63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0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79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2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8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363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5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01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92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04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4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15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630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73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4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16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94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7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32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58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901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0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36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04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0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9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52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83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2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3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46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9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12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34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64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0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395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3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16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36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15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13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2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84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25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66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55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CBFC09A-389A-42A1-80A4-852392E5BE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3</Pages>
  <Words>3677</Words>
  <Characters>20962</Characters>
  <Application>Microsoft Office Word</Application>
  <DocSecurity>0</DocSecurity>
  <Lines>174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OE ncs</dc:creator>
  <cp:lastModifiedBy>ASUS</cp:lastModifiedBy>
  <cp:revision>2</cp:revision>
  <cp:lastPrinted>2023-02-04T03:35:00Z</cp:lastPrinted>
  <dcterms:created xsi:type="dcterms:W3CDTF">2023-02-10T11:50:00Z</dcterms:created>
  <dcterms:modified xsi:type="dcterms:W3CDTF">2023-02-10T11:50:00Z</dcterms:modified>
</cp:coreProperties>
</file>